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proofErr w:type="spellStart"/>
      <w:r>
        <w:t>Ganchao</w:t>
      </w:r>
      <w:proofErr w:type="spellEnd"/>
      <w:r>
        <w:t xml:space="preserve">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rPr>
          <w:ins w:id="0" w:author="Ian Stevenson" w:date="2020-12-29T13:25:00Z"/>
        </w:rPr>
      </w:pPr>
      <w:r w:rsidRPr="000C7168">
        <w:rPr>
          <w:vertAlign w:val="superscript"/>
        </w:rPr>
        <w:t>*</w:t>
      </w:r>
      <w:r>
        <w:t>Corresponding Author: ganchao.wei@uconn.edu</w:t>
      </w:r>
    </w:p>
    <w:p w14:paraId="7CADBA6C" w14:textId="77777777" w:rsidR="00F67F93" w:rsidRDefault="00F67F93" w:rsidP="000C7168">
      <w:pPr>
        <w:spacing w:after="0"/>
        <w:rPr>
          <w:ins w:id="1" w:author="Ian Stevenson" w:date="2020-12-29T13:25:00Z"/>
        </w:rPr>
      </w:pPr>
    </w:p>
    <w:p w14:paraId="3D48FC24" w14:textId="2BA65F36" w:rsidR="00F67F93" w:rsidRDefault="00F67F93" w:rsidP="000C7168">
      <w:pPr>
        <w:spacing w:after="0"/>
        <w:rPr>
          <w:ins w:id="2" w:author="Ian Stevenson" w:date="2020-12-29T13:25:00Z"/>
        </w:rPr>
      </w:pPr>
      <w:proofErr w:type="spellStart"/>
      <w:ins w:id="3" w:author="Ian Stevenson" w:date="2020-12-29T13:25:00Z">
        <w:r>
          <w:t>Todo</w:t>
        </w:r>
        <w:proofErr w:type="spellEnd"/>
        <w:r>
          <w:t>:</w:t>
        </w:r>
      </w:ins>
    </w:p>
    <w:p w14:paraId="3960EDA9" w14:textId="22CF34BF" w:rsidR="00F67F93" w:rsidRDefault="00F67F93" w:rsidP="000C7168">
      <w:pPr>
        <w:spacing w:after="0"/>
        <w:rPr>
          <w:ins w:id="4" w:author="Ian Stevenson" w:date="2021-01-02T10:40:00Z"/>
        </w:rPr>
      </w:pPr>
      <w:ins w:id="5" w:author="Ian Stevenson" w:date="2020-12-29T13:25:00Z">
        <w:r>
          <w:t>Make sure any acronyms are spelled out on the first use</w:t>
        </w:r>
      </w:ins>
    </w:p>
    <w:p w14:paraId="28E4D046" w14:textId="5E7D1D35" w:rsidR="0001411F" w:rsidRDefault="0001411F" w:rsidP="000C7168">
      <w:pPr>
        <w:spacing w:after="0"/>
        <w:rPr>
          <w:ins w:id="6" w:author="Ian Stevenson [2]" w:date="2021-01-05T09:42:00Z"/>
        </w:rPr>
      </w:pPr>
      <w:ins w:id="7" w:author="Ian Stevenson" w:date="2021-01-02T10:40:00Z">
        <w:r>
          <w:t xml:space="preserve">Avoid </w:t>
        </w:r>
      </w:ins>
      <w:ins w:id="8" w:author="Ian Stevenson" w:date="2021-01-02T10:41:00Z">
        <w:r>
          <w:t xml:space="preserve">saying </w:t>
        </w:r>
      </w:ins>
      <w:ins w:id="9" w:author="Ian Stevenson" w:date="2021-01-02T10:40:00Z">
        <w:r>
          <w:t>“this plot/figure shows</w:t>
        </w:r>
      </w:ins>
      <w:ins w:id="10" w:author="Ian Stevenson" w:date="2021-01-02T10:41:00Z">
        <w:r>
          <w:t>”</w:t>
        </w:r>
      </w:ins>
      <w:ins w:id="11" w:author="Ian Stevenson [2]" w:date="2021-01-05T09:35:00Z">
        <w:r w:rsidR="00577EC8">
          <w:t xml:space="preserve"> when you can</w:t>
        </w:r>
      </w:ins>
      <w:ins w:id="12" w:author="Ian Stevenson [2]" w:date="2021-01-05T09:36:00Z">
        <w:r w:rsidR="00577EC8">
          <w:t xml:space="preserve"> </w:t>
        </w:r>
      </w:ins>
      <w:ins w:id="13" w:author="Ian Stevenson [2]" w:date="2021-01-05T13:22:00Z">
        <w:r w:rsidR="00297F45">
          <w:t xml:space="preserve">it’s </w:t>
        </w:r>
      </w:ins>
      <w:ins w:id="14" w:author="Ian Stevenson [2]" w:date="2021-01-05T09:36:00Z">
        <w:r w:rsidR="00577EC8">
          <w:t>better to say “We find that Y varies with X (Fig 1)”</w:t>
        </w:r>
      </w:ins>
      <w:ins w:id="15" w:author="Ian Stevenson [2]" w:date="2021-01-05T09:42:00Z">
        <w:r w:rsidR="00577EC8">
          <w:t xml:space="preserve"> or whatever the main interpretation is</w:t>
        </w:r>
      </w:ins>
    </w:p>
    <w:p w14:paraId="015862E1" w14:textId="235587A2" w:rsidR="00577EC8" w:rsidRDefault="00577EC8" w:rsidP="000C7168">
      <w:pPr>
        <w:spacing w:after="0"/>
        <w:rPr>
          <w:ins w:id="16" w:author="Ian Stevenson [2]" w:date="2021-01-05T09:42:00Z"/>
        </w:rPr>
      </w:pPr>
      <w:ins w:id="17" w:author="Ian Stevenson [2]" w:date="2021-01-05T09:42:00Z">
        <w:r>
          <w:t>Double-check that we are careful to distinguish between STP/LTP and short-term/long-term effect</w:t>
        </w:r>
      </w:ins>
      <w:ins w:id="18" w:author="Ian Stevenson [2]" w:date="2021-01-05T09:43:00Z">
        <w:r>
          <w:t>s within the model. STP and LTP have somewhat specific meanings for experimentalists. Also need to be careful</w:t>
        </w:r>
      </w:ins>
      <w:ins w:id="19" w:author="Ian Stevenson [2]" w:date="2021-01-05T09:44:00Z">
        <w:r>
          <w:t xml:space="preserve"> when using LTP, since the “P” stands for “potentiation” not “plasticity” it is limited to cases where the synapse gets stronger</w:t>
        </w:r>
      </w:ins>
    </w:p>
    <w:p w14:paraId="6522EFE5" w14:textId="77777777" w:rsidR="00577EC8" w:rsidRPr="000C7168" w:rsidRDefault="00577EC8"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22229AD8" w:rsidR="001073DA" w:rsidRDefault="00297F45" w:rsidP="000C7168">
      <w:pPr>
        <w:jc w:val="both"/>
      </w:pPr>
      <w:ins w:id="20" w:author="Ian Stevenson [2]" w:date="2021-01-05T13:25:00Z">
        <w:r>
          <w:rPr>
            <w:lang w:eastAsia="zh-CN"/>
          </w:rPr>
          <w:t>Detecting and c</w:t>
        </w:r>
      </w:ins>
      <w:ins w:id="21" w:author="Ian Stevenson [2]" w:date="2021-01-05T13:24:00Z">
        <w:r>
          <w:rPr>
            <w:lang w:eastAsia="zh-CN"/>
          </w:rPr>
          <w:t xml:space="preserve">haracterizing synaptic connections and how they change over time is a major experimental challenge, especially in behaving animals. </w:t>
        </w:r>
      </w:ins>
      <w:del w:id="22" w:author="Ian Stevenson [2]" w:date="2021-01-05T13:26:00Z">
        <w:r w:rsidR="00997E3F" w:rsidDel="00297F45">
          <w:rPr>
            <w:lang w:eastAsia="zh-CN"/>
          </w:rPr>
          <w:delText>Synapses</w:delText>
        </w:r>
        <w:r w:rsidR="00585015" w:rsidDel="00297F45">
          <w:rPr>
            <w:lang w:eastAsia="zh-CN"/>
          </w:rPr>
          <w:delText xml:space="preserve"> play an important role in neurophysiology, although d</w:delText>
        </w:r>
        <w:r w:rsidR="00585015" w:rsidRPr="00585015" w:rsidDel="00297F45">
          <w:rPr>
            <w:lang w:eastAsia="zh-CN"/>
          </w:rPr>
          <w:delText xml:space="preserve">etecting and characterizing these synapses </w:delText>
        </w:r>
        <w:r w:rsidR="00585015" w:rsidDel="00297F45">
          <w:rPr>
            <w:lang w:eastAsia="zh-CN"/>
          </w:rPr>
          <w:delText xml:space="preserve">is not easy. </w:delText>
        </w:r>
      </w:del>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ins w:id="23" w:author="Ian Stevenson" w:date="2020-12-29T13:26:00Z">
        <w:r w:rsidR="00F67F93">
          <w:t xml:space="preserve"> </w:t>
        </w:r>
      </w:ins>
      <w:r w:rsidR="00851C98">
        <w:fldChar w:fldCharType="begin" w:fldLock="1"/>
      </w:r>
      <w:r w:rsidR="00134F28">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134F28">
        <w:rPr>
          <w:rFonts w:ascii="Cambria Math" w:hAnsi="Cambria Math" w:cs="Cambria Math"/>
        </w:rPr>
        <w:instrText>∼</w:instrText>
      </w:r>
      <w:r w:rsidR="00134F28">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w:t>
      </w:r>
      <w:r w:rsidR="00717A9D">
        <w:lastRenderedPageBreak/>
        <w:t>synaptic neurons</w:t>
      </w:r>
      <w:ins w:id="24" w:author="Ian Stevenson" w:date="2020-12-29T13:26:00Z">
        <w:r w:rsidR="00F67F93">
          <w:t xml:space="preserve"> </w:t>
        </w:r>
      </w:ins>
      <w:r w:rsidR="00851C98">
        <w:fldChar w:fldCharType="begin" w:fldLock="1"/>
      </w:r>
      <w:r w:rsidR="00134F28">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940128">
        <w:t xml:space="preserve">When a monosynaptic occurs, the postsynaptic spiking probability will </w:t>
      </w:r>
      <w:ins w:id="25" w:author="Ian Stevenson [2]" w:date="2021-01-05T13:28:00Z">
        <w:r w:rsidR="006826BD">
          <w:t xml:space="preserve">briefly </w:t>
        </w:r>
      </w:ins>
      <w:del w:id="26" w:author="Ian Stevenson [2]" w:date="2021-01-05T13:28:00Z">
        <w:r w:rsidR="00940128" w:rsidDel="006826BD">
          <w:delText xml:space="preserve">often </w:delText>
        </w:r>
      </w:del>
      <w:r w:rsidR="00940128">
        <w:t>increase or decrease after a presynaptic spike, for</w:t>
      </w:r>
      <w:r w:rsidR="004B57B8">
        <w:t xml:space="preserve"> an</w:t>
      </w:r>
      <w:r w:rsidR="00940128">
        <w:t xml:space="preserve"> excitatory or inhibitory synapse</w:t>
      </w:r>
      <w:ins w:id="27" w:author="Ian Stevenson [2]" w:date="2021-01-05T13:28:00Z">
        <w:r w:rsidR="006826BD">
          <w:t>, respectively</w:t>
        </w:r>
      </w:ins>
      <w:r w:rsidR="00940128">
        <w:t xml:space="preserv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ins w:id="28" w:author="Ian Stevenson" w:date="2020-12-29T13:26:00Z">
        <w:r w:rsidR="00F67F93">
          <w:t xml:space="preserve"> </w:t>
        </w:r>
      </w:ins>
      <w:r w:rsidR="00CB60F1">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7537E001" w14:textId="6878A645" w:rsidR="00CF12B4"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ins w:id="29" w:author="Ian Stevenson" w:date="2020-12-29T13:26:00Z">
        <w:r w:rsidR="00F67F93">
          <w:t xml:space="preserve"> </w:t>
        </w:r>
      </w:ins>
      <w:r w:rsidR="008D5758">
        <w:fldChar w:fldCharType="begin" w:fldLock="1"/>
      </w:r>
      <w:r w:rsidR="00134F2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ins w:id="30" w:author="Ian Stevenson" w:date="2020-12-29T13:26:00Z">
        <w:r w:rsidR="00F67F93">
          <w:t xml:space="preserve"> </w:t>
        </w:r>
      </w:ins>
      <w:r w:rsidR="00CF12B4">
        <w:fldChar w:fldCharType="begin" w:fldLock="1"/>
      </w:r>
      <w:r w:rsidR="00134F2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0CDC456B" w14:textId="637EB360" w:rsidR="005367F1" w:rsidDel="003E3821" w:rsidRDefault="00CF12B4" w:rsidP="000C7168">
      <w:pPr>
        <w:jc w:val="both"/>
        <w:rPr>
          <w:del w:id="31" w:author="Ganchao Wei" w:date="2020-12-20T15:12:00Z"/>
        </w:rPr>
      </w:pPr>
      <w:r>
        <w:t>The short- and long-term dynamics in synapses can be</w:t>
      </w:r>
      <w:r w:rsidR="002735D8">
        <w:t xml:space="preserve"> roughly</w:t>
      </w:r>
      <w:r>
        <w:t xml:space="preserve"> studied by </w:t>
      </w:r>
      <w:del w:id="32" w:author="Ian Stevenson [2]" w:date="2021-01-05T13:29:00Z">
        <w:r w:rsidDel="006826BD">
          <w:delText xml:space="preserve">investigating </w:delText>
        </w:r>
      </w:del>
      <w:ins w:id="33" w:author="Ian Stevenson [2]" w:date="2021-01-05T13:29:00Z">
        <w:r w:rsidR="006826BD">
          <w:t xml:space="preserve">examining </w:t>
        </w:r>
      </w:ins>
      <w:r>
        <w:t xml:space="preserve">the cross-correlations </w:t>
      </w:r>
      <w:del w:id="34" w:author="Ian Stevenson [2]" w:date="2021-01-05T13:29:00Z">
        <w:r w:rsidDel="006826BD">
          <w:delText xml:space="preserve">or postsynaptic spiking probability, </w:delText>
        </w:r>
        <w:commentRangeStart w:id="35"/>
        <w:r w:rsidDel="006826BD">
          <w:delText>under</w:delText>
        </w:r>
      </w:del>
      <w:ins w:id="36" w:author="Ian Stevenson [2]" w:date="2021-01-05T13:30:00Z">
        <w:r w:rsidR="006826BD">
          <w:t>corresponding to</w:t>
        </w:r>
      </w:ins>
      <w:r>
        <w:t xml:space="preserve"> different presynaptic </w:t>
      </w:r>
      <w:ins w:id="37" w:author="Ian Stevenson [2]" w:date="2021-01-05T13:30:00Z">
        <w:r w:rsidR="006826BD">
          <w:t xml:space="preserve">patterns, such as </w:t>
        </w:r>
      </w:ins>
      <w:r>
        <w:t>inter-spike interval</w:t>
      </w:r>
      <w:ins w:id="38" w:author="Ian Stevenson [2]" w:date="2021-01-05T13:30:00Z">
        <w:r w:rsidR="006826BD">
          <w:t>s</w:t>
        </w:r>
      </w:ins>
      <w:r>
        <w:t xml:space="preserve"> (ISI)</w:t>
      </w:r>
      <w:commentRangeEnd w:id="35"/>
      <w:ins w:id="39" w:author="Ian Stevenson" w:date="2020-12-29T13:26:00Z">
        <w:r w:rsidR="00F67F93">
          <w:t xml:space="preserve"> </w:t>
        </w:r>
      </w:ins>
      <w:r w:rsidR="003E3821">
        <w:rPr>
          <w:rStyle w:val="CommentReference"/>
        </w:rPr>
        <w:commentReference w:id="35"/>
      </w:r>
      <w:r>
        <w:fldChar w:fldCharType="begin" w:fldLock="1"/>
      </w:r>
      <w:r w:rsidR="00134F2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id":"ITEM-3","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3","issue":"14","issued":{"date-parts":[["2000","7","15"]]},"page":"5461-5467","publisher":"Society for Neuroscience","title":"Synaptic interactions between thalamic inputs to simple cells in cat visual cortex","type":"article-journal","volume":"20"},"uris":["http://www.mendeley.com/documents/?uuid=9906a090-f549-3155-a3ca-03bed1c87aad"]},{"id":"ITEM-4","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4","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id":"ITEM-5","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5","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6","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6","issue":"14","issued":{"date-parts":[["2007","12","28"]]},"page":"20-20","publisher":"The Association for Research in Vision and Ophthalmology","title":"Thalamic filtering of retinal spike trains by postsynaptic summation","type":"article-journal","volume":"7"},"uris":["http://www.mendeley.com/documents/?uuid=085d4d0f-c6a8-3d0a-a16b-763720cb3c6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w:t>
      </w:r>
      <w:del w:id="40" w:author="Ian Stevenson [2]" w:date="2021-01-05T13:30:00Z">
        <w:r w:rsidDel="006826BD">
          <w:delText xml:space="preserve">and </w:delText>
        </w:r>
      </w:del>
      <w:ins w:id="41" w:author="Ian Stevenson [2]" w:date="2021-01-05T13:30:00Z">
        <w:r w:rsidR="006826BD">
          <w:t>or</w:t>
        </w:r>
        <w:r w:rsidR="006826BD">
          <w:t xml:space="preserve"> </w:t>
        </w:r>
      </w:ins>
      <w:r>
        <w:t>different recording time</w:t>
      </w:r>
      <w:ins w:id="42" w:author="Ian Stevenson [2]" w:date="2021-01-05T13:30:00Z">
        <w:r w:rsidR="006826BD">
          <w:t>s</w:t>
        </w:r>
      </w:ins>
      <w:del w:id="43" w:author="Ian Stevenson [2]" w:date="2021-01-05T13:30:00Z">
        <w:r w:rsidDel="006826BD">
          <w:delText xml:space="preserve"> respectively</w:delText>
        </w:r>
      </w:del>
      <w:r>
        <w:t>.</w:t>
      </w:r>
      <w:r w:rsidR="002735D8">
        <w:t xml:space="preserve"> </w:t>
      </w:r>
      <w:r w:rsidR="000C7168">
        <w:t>Several authors have proposed models for estimating</w:t>
      </w:r>
      <w:r w:rsidR="00E94301">
        <w:t xml:space="preserve"> either</w:t>
      </w:r>
      <w:r w:rsidR="000C7168">
        <w:t xml:space="preserve"> long-term</w:t>
      </w:r>
      <w:ins w:id="44" w:author="Ian Stevenson" w:date="2020-12-29T13:27:00Z">
        <w:r w:rsidR="00F67F93">
          <w:t xml:space="preserve"> </w:t>
        </w:r>
      </w:ins>
      <w:r w:rsidR="000B134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0B134B">
        <w:fldChar w:fldCharType="separate"/>
      </w:r>
      <w:r w:rsidR="003E3821" w:rsidRPr="003E3821">
        <w:rPr>
          <w:noProof/>
        </w:rPr>
        <w:t>(Linderman et al., 2014; Stevenson &amp; Kording, 2011)</w:t>
      </w:r>
      <w:r w:rsidR="000B134B">
        <w:fldChar w:fldCharType="end"/>
      </w:r>
      <w:r w:rsidR="000C7168">
        <w:t xml:space="preserve"> </w:t>
      </w:r>
      <w:r w:rsidR="00E94301">
        <w:t xml:space="preserve">or </w:t>
      </w:r>
      <w:r w:rsidR="000C7168">
        <w:t>short-term</w:t>
      </w:r>
      <w:ins w:id="45" w:author="Ian Stevenson" w:date="2020-12-29T13:27:00Z">
        <w:r w:rsidR="00F67F93">
          <w:t xml:space="preserve"> </w:t>
        </w:r>
      </w:ins>
      <w:r w:rsidR="000B134B">
        <w:fldChar w:fldCharType="begin" w:fldLock="1"/>
      </w:r>
      <w:r w:rsidR="00134F28">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3E3821" w:rsidRPr="003E3821">
        <w:rPr>
          <w:noProof/>
        </w:rPr>
        <w:t>(Chan et al., 2008; English et al., 2017; Ghanbari et al., 2017)</w:t>
      </w:r>
      <w:r w:rsidR="000B134B">
        <w:fldChar w:fldCharType="end"/>
      </w:r>
      <w:r w:rsidR="00B40E11">
        <w:t xml:space="preserve"> changes in synaptic weights. </w:t>
      </w:r>
      <w:r w:rsidR="00AA5248">
        <w:t xml:space="preserve">Unlike </w:t>
      </w:r>
      <w:r w:rsidR="00636E45">
        <w:t>English et al.</w:t>
      </w:r>
      <w:ins w:id="46" w:author="Ian Stevenson" w:date="2020-12-29T13:27:00Z">
        <w:r w:rsidR="00F67F93">
          <w:t xml:space="preserve"> </w:t>
        </w:r>
      </w:ins>
      <w:r w:rsidR="00636E45">
        <w:fldChar w:fldCharType="begin" w:fldLock="1"/>
      </w:r>
      <w:r w:rsidR="00134F28">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English et al., 2017)","plainTextFormattedCitation":"(English et al., 2017)","previouslyFormattedCitation":"(English et al., 2017)"},"properties":{"noteIndex":0},"schema":"https://github.com/citation-style-language/schema/raw/master/csl-citation.json"}</w:instrText>
      </w:r>
      <w:r w:rsidR="00636E45">
        <w:fldChar w:fldCharType="separate"/>
      </w:r>
      <w:r w:rsidR="003E3821" w:rsidRPr="003E3821">
        <w:rPr>
          <w:noProof/>
        </w:rPr>
        <w:t>(English et al., 2017)</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ins w:id="47" w:author="Ian Stevenson" w:date="2020-12-29T13:27:00Z">
        <w:r w:rsidR="00F67F93">
          <w:t xml:space="preserve"> </w:t>
        </w:r>
      </w:ins>
      <w:r w:rsidR="00636E45">
        <w:fldChar w:fldCharType="begin" w:fldLock="1"/>
      </w:r>
      <w:r w:rsidR="00134F2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Ghanbari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ins w:id="48" w:author="Ian Stevenson" w:date="2020-12-29T13:27:00Z">
        <w:r w:rsidR="00F67F93">
          <w:t xml:space="preserve"> </w:t>
        </w:r>
      </w:ins>
      <w:r w:rsidR="00D42487">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D42487">
        <w:fldChar w:fldCharType="separate"/>
      </w:r>
      <w:r w:rsidR="003E3821" w:rsidRPr="003E3821">
        <w:rPr>
          <w:noProof/>
        </w:rPr>
        <w:t>(Stevenson &amp; Kording, 2011)</w:t>
      </w:r>
      <w:r w:rsidR="00D42487">
        <w:fldChar w:fldCharType="end"/>
      </w:r>
      <w:r w:rsidR="00D42487">
        <w:t xml:space="preserve">. </w:t>
      </w:r>
      <w:r w:rsidR="005367F1">
        <w:t xml:space="preserve">By several simulations, we show that this model provides a flexible framework for tracking short- and long-term variation in spike transmission, and </w:t>
      </w:r>
      <w:del w:id="49" w:author="Ian Stevenson" w:date="2020-12-29T13:27:00Z">
        <w:r w:rsidR="005367F1" w:rsidDel="00F67F93">
          <w:delText>its</w:delText>
        </w:r>
      </w:del>
      <w:proofErr w:type="gramStart"/>
      <w:ins w:id="50" w:author="Ian Stevenson" w:date="2020-12-29T13:27:00Z">
        <w:r w:rsidR="00F67F93">
          <w:t>it’s</w:t>
        </w:r>
      </w:ins>
      <w:proofErr w:type="gramEnd"/>
      <w:r w:rsidR="005367F1">
        <w:t xml:space="preserve"> necessary to estimate both long-term and short-term effects simultaneously.</w:t>
      </w:r>
    </w:p>
    <w:p w14:paraId="1057175C" w14:textId="2A220348" w:rsidR="0018525B" w:rsidDel="003E3821" w:rsidRDefault="0018525B" w:rsidP="000C7168">
      <w:pPr>
        <w:jc w:val="both"/>
        <w:rPr>
          <w:del w:id="51" w:author="Ganchao Wei" w:date="2020-12-20T15:12:00Z"/>
        </w:rPr>
      </w:pPr>
    </w:p>
    <w:p w14:paraId="75E4AACF" w14:textId="631B9F5E" w:rsidR="0018525B" w:rsidDel="003E3821" w:rsidRDefault="0018525B" w:rsidP="000C7168">
      <w:pPr>
        <w:jc w:val="both"/>
        <w:rPr>
          <w:del w:id="52" w:author="Ganchao Wei" w:date="2020-12-20T15:12:00Z"/>
        </w:rPr>
      </w:pPr>
      <w:del w:id="53"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54" w:author="Ganchao Wei" w:date="2020-12-20T15:12:00Z"/>
        </w:rPr>
      </w:pPr>
      <w:del w:id="55"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56" w:author="Ganchao Wei" w:date="2020-12-20T15:12:00Z"/>
        </w:rPr>
      </w:pPr>
      <w:del w:id="57"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58" w:author="Ganchao Wei" w:date="2020-12-20T15:12:00Z"/>
        </w:rPr>
      </w:pPr>
      <w:del w:id="59"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60"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lastRenderedPageBreak/>
        <w:t xml:space="preserve">2 </w:t>
      </w:r>
      <w:r w:rsidR="0012409E">
        <w:t>Methods</w:t>
      </w:r>
    </w:p>
    <w:p w14:paraId="1120A40A" w14:textId="2793BF20"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ins w:id="61" w:author="Ian Stevenson" w:date="2020-12-29T13:19:00Z">
        <w:r w:rsidR="00F67F93">
          <w:t xml:space="preserve"> </w:t>
        </w:r>
      </w:ins>
      <w:r w:rsidR="00A25235">
        <w:fldChar w:fldCharType="begin" w:fldLock="1"/>
      </w:r>
      <w:r w:rsidR="00134F28">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D R Brillinger, 1988; David R. Brillinger, 1992)","plainTextFormattedCitation":"(D R Brillinger, 1988; David R. Brillinger, 1992)","previouslyFormattedCitation":"(D R Brillinger, 1988; David R. Brillinger, 1992)"},"properties":{"noteIndex":0},"schema":"https://github.com/citation-style-language/schema/raw/master/csl-citation.json"}</w:instrText>
      </w:r>
      <w:r w:rsidR="00A25235">
        <w:fldChar w:fldCharType="separate"/>
      </w:r>
      <w:r w:rsidR="003E3821" w:rsidRPr="003E3821">
        <w:rPr>
          <w:noProof/>
        </w:rPr>
        <w:t>(D R Brillinger, 1988; David R. Brillinger, 1992)</w:t>
      </w:r>
      <w:r w:rsidR="00A25235">
        <w:fldChar w:fldCharType="end"/>
      </w:r>
      <w:r w:rsidR="00A25235">
        <w:t>.</w:t>
      </w:r>
      <w:r>
        <w:t xml:space="preserve"> </w:t>
      </w:r>
      <w:r w:rsidR="00A25235">
        <w:t>While many previous studies</w:t>
      </w:r>
      <w:ins w:id="62" w:author="Ian Stevenson" w:date="2020-12-29T13:20:00Z">
        <w:r w:rsidR="00F67F93">
          <w:t xml:space="preserve"> </w:t>
        </w:r>
      </w:ins>
      <w:commentRangeStart w:id="63"/>
      <w:r w:rsidR="002E04F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 Linderman et al., 2014; Stevenson &amp; Kording, 2011)","plainTextFormattedCitation":"(Chan et al., 2008; English et al., 2017; Ghanbari et al., 2017; Linderman et al., 2014; Stevenson &amp; Kording, 2011)","previouslyFormattedCitation":"(Chan et al., 2008; English et al., 2017; Ghanbari et al., 2017; Linderman et al., 2014; Stevenson &amp; Kording, 2011)"},"properties":{"noteIndex":0},"schema":"https://github.com/citation-style-language/schema/raw/master/csl-citation.json"}</w:instrText>
      </w:r>
      <w:r w:rsidR="002E04FB">
        <w:fldChar w:fldCharType="separate"/>
      </w:r>
      <w:r w:rsidR="003E3821" w:rsidRPr="003E3821">
        <w:rPr>
          <w:noProof/>
        </w:rPr>
        <w:t>(Chan et al., 2008; English et al., 2017; Ghanbari et al., 2017; Linderman et al., 2014; Stevenson &amp; Kording, 2011)</w:t>
      </w:r>
      <w:r w:rsidR="002E04FB">
        <w:fldChar w:fldCharType="end"/>
      </w:r>
      <w:commentRangeEnd w:id="63"/>
      <w:r w:rsidR="00F67F93">
        <w:rPr>
          <w:rStyle w:val="CommentReference"/>
        </w:rPr>
        <w:commentReference w:id="63"/>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proofErr w:type="spellStart"/>
      <w:r>
        <w:t>enote</w:t>
      </w:r>
      <w:proofErr w:type="spellEnd"/>
      <w:r>
        <w:t xml:space="preserv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rPr>
          <w:ins w:id="64" w:author="Ganchao Wei" w:date="2020-12-20T16:01:00Z"/>
        </w:rPr>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5" w:author="Ganchao Wei" w:date="2020-12-20T15:56:00Z">
          <w:tblPr>
            <w:tblStyle w:val="TableGrid"/>
            <w:tblW w:w="5000" w:type="pct"/>
            <w:jc w:val="center"/>
            <w:tblLook w:val="04A0" w:firstRow="1" w:lastRow="0" w:firstColumn="1" w:lastColumn="0" w:noHBand="0" w:noVBand="1"/>
          </w:tblPr>
        </w:tblPrChange>
      </w:tblPr>
      <w:tblGrid>
        <w:gridCol w:w="655"/>
        <w:gridCol w:w="8505"/>
        <w:gridCol w:w="776"/>
        <w:tblGridChange w:id="66">
          <w:tblGrid>
            <w:gridCol w:w="695"/>
            <w:gridCol w:w="8536"/>
            <w:gridCol w:w="695"/>
          </w:tblGrid>
        </w:tblGridChange>
      </w:tblGrid>
      <w:tr w:rsidR="00C4225E" w14:paraId="46E072E5" w14:textId="77777777" w:rsidTr="00A12C49">
        <w:trPr>
          <w:jc w:val="center"/>
          <w:trPrChange w:id="67" w:author="Ganchao Wei" w:date="2020-12-20T15:56:00Z">
            <w:trPr>
              <w:jc w:val="center"/>
            </w:trPr>
          </w:trPrChange>
        </w:trPr>
        <w:tc>
          <w:tcPr>
            <w:tcW w:w="350" w:type="pct"/>
            <w:tcPrChange w:id="68" w:author="Ganchao Wei" w:date="2020-12-20T15:56:00Z">
              <w:tcPr>
                <w:tcW w:w="350" w:type="pct"/>
              </w:tcPr>
            </w:tcPrChange>
          </w:tcPr>
          <w:p w14:paraId="23EC6FFE" w14:textId="09F35A1F" w:rsidR="00C4225E" w:rsidRDefault="00C4225E" w:rsidP="00C809D9">
            <w:pPr>
              <w:jc w:val="both"/>
            </w:pPr>
          </w:p>
        </w:tc>
        <w:tc>
          <w:tcPr>
            <w:tcW w:w="4300" w:type="pct"/>
            <w:tcPrChange w:id="69" w:author="Ganchao Wei" w:date="2020-12-20T15:56:00Z">
              <w:tcPr>
                <w:tcW w:w="4300" w:type="pct"/>
              </w:tcPr>
            </w:tcPrChange>
          </w:tcPr>
          <w:p w14:paraId="40912237" w14:textId="2F3FB699" w:rsidR="00C4225E" w:rsidRPr="008B15E4" w:rsidRDefault="008B15E4" w:rsidP="00C4225E">
            <w:pPr>
              <w:jc w:val="center"/>
            </w:pPr>
            <w:ins w:id="70" w:author="Ganchao Wei" w:date="2020-12-20T15:51:00Z">
              <w:r>
                <w:t xml:space="preserve"> </w:t>
              </w:r>
            </w:ins>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Change w:id="71" w:author="Ganchao Wei" w:date="2020-12-20T15:56:00Z">
              <w:tcPr>
                <w:tcW w:w="350" w:type="pct"/>
              </w:tcPr>
            </w:tcPrChange>
          </w:tcPr>
          <w:p w14:paraId="1ADA61A3" w14:textId="74883567" w:rsidR="00C4225E" w:rsidRDefault="00C4225E">
            <w:pPr>
              <w:jc w:val="right"/>
              <w:pPrChange w:id="72" w:author="Unknown" w:date="2020-12-20T15:46:00Z">
                <w:pPr>
                  <w:jc w:val="both"/>
                </w:pPr>
              </w:pPrChange>
            </w:pPr>
            <w:r>
              <w:t>(2.1)</w:t>
            </w:r>
          </w:p>
        </w:tc>
      </w:tr>
      <w:tr w:rsidR="00C4225E" w14:paraId="3DA118A1" w14:textId="77777777" w:rsidTr="00A12C49">
        <w:trPr>
          <w:jc w:val="center"/>
          <w:trPrChange w:id="73" w:author="Ganchao Wei" w:date="2020-12-20T15:56:00Z">
            <w:trPr>
              <w:jc w:val="center"/>
            </w:trPr>
          </w:trPrChange>
        </w:trPr>
        <w:tc>
          <w:tcPr>
            <w:tcW w:w="350" w:type="pct"/>
            <w:tcPrChange w:id="74" w:author="Ganchao Wei" w:date="2020-12-20T15:56:00Z">
              <w:tcPr>
                <w:tcW w:w="350" w:type="pct"/>
              </w:tcPr>
            </w:tcPrChange>
          </w:tcPr>
          <w:p w14:paraId="2BA49C60" w14:textId="77777777" w:rsidR="00C4225E" w:rsidRDefault="00C4225E" w:rsidP="00C809D9">
            <w:pPr>
              <w:jc w:val="both"/>
            </w:pPr>
          </w:p>
        </w:tc>
        <w:tc>
          <w:tcPr>
            <w:tcW w:w="4300" w:type="pct"/>
            <w:tcPrChange w:id="75" w:author="Ganchao Wei" w:date="2020-12-20T15:56:00Z">
              <w:tcPr>
                <w:tcW w:w="4300" w:type="pct"/>
              </w:tcPr>
            </w:tcPrChange>
          </w:tcPr>
          <w:p w14:paraId="650FD8E7" w14:textId="199E0299" w:rsidR="00C4225E" w:rsidRPr="008B15E4" w:rsidRDefault="008B15E4">
            <w:pPr>
              <w:pPrChange w:id="76" w:author="Unknown" w:date="2020-12-20T15:51:00Z">
                <w:pPr>
                  <w:jc w:val="center"/>
                </w:pPr>
              </w:pPrChange>
            </w:pPr>
            <w:ins w:id="77" w:author="Ganchao Wei" w:date="2020-12-20T15:51:00Z">
              <w:r>
                <w:t xml:space="preserve">           </w:t>
              </w:r>
            </w:ins>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Change w:id="78" w:author="Ganchao Wei" w:date="2020-12-20T15:56:00Z">
              <w:tcPr>
                <w:tcW w:w="350" w:type="pct"/>
              </w:tcPr>
            </w:tcPrChange>
          </w:tcPr>
          <w:p w14:paraId="2C010171" w14:textId="3CB98C81" w:rsidR="00C4225E" w:rsidRDefault="00C4225E">
            <w:pPr>
              <w:jc w:val="right"/>
              <w:pPrChange w:id="79" w:author="Unknown" w:date="2020-12-20T15:46:00Z">
                <w:pPr>
                  <w:jc w:val="both"/>
                </w:pPr>
              </w:pPrChange>
            </w:pPr>
            <w:r>
              <w:t>(2.2)</w:t>
            </w:r>
          </w:p>
        </w:tc>
      </w:tr>
    </w:tbl>
    <w:p w14:paraId="0AD6B997" w14:textId="77777777" w:rsidR="00856F1E" w:rsidRDefault="00856F1E" w:rsidP="000C7168">
      <w:pPr>
        <w:jc w:val="both"/>
      </w:pPr>
    </w:p>
    <w:p w14:paraId="068D7161" w14:textId="3CE91EC2"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w:t>
      </w:r>
      <w:proofErr w:type="spellStart"/>
      <w:r>
        <w:t>nal</w:t>
      </w:r>
      <w:proofErr w:type="spellEnd"/>
      <w:r>
        <w:t xml:space="preserve">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80"/>
      <m:oMath>
        <m:r>
          <w:rPr>
            <w:rFonts w:ascii="Cambria Math" w:hAnsi="Cambria Math"/>
          </w:rPr>
          <m:t>h</m:t>
        </m:r>
      </m:oMath>
      <w:r w:rsidR="009419EC">
        <w:t xml:space="preserve"> steps into the past</w:t>
      </w:r>
      <w:commentRangeEnd w:id="80"/>
      <w:r w:rsidR="006F40FE">
        <w:rPr>
          <w:rStyle w:val="CommentReference"/>
        </w:rPr>
        <w:commentReference w:id="80"/>
      </w:r>
      <w:r w:rsidR="009419EC">
        <w:t xml:space="preserve">.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 xml:space="preserve">post- and pre-synaptic </w:t>
      </w:r>
      <w:proofErr w:type="gramStart"/>
      <w:r w:rsidR="00B963F6">
        <w:t>neurons</w:t>
      </w:r>
      <w:proofErr w:type="gramEnd"/>
      <w:r w:rsidR="00B963F6">
        <w:t xml:space="preserve"> respectively.</w:t>
      </w:r>
    </w:p>
    <w:p w14:paraId="4CADCA4E" w14:textId="05963519" w:rsidR="0012409E" w:rsidRDefault="001872A6" w:rsidP="000C7168">
      <w:pPr>
        <w:jc w:val="both"/>
        <w:rPr>
          <w:ins w:id="81" w:author="Ganchao Wei" w:date="2020-12-20T16:01:00Z"/>
        </w:rPr>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2" w:author="Ganchao Wei" w:date="2020-12-20T15:56:00Z">
          <w:tblPr>
            <w:tblStyle w:val="TableGrid"/>
            <w:tblW w:w="5000" w:type="pct"/>
            <w:jc w:val="center"/>
            <w:tblLook w:val="04A0" w:firstRow="1" w:lastRow="0" w:firstColumn="1" w:lastColumn="0" w:noHBand="0" w:noVBand="1"/>
          </w:tblPr>
        </w:tblPrChange>
      </w:tblPr>
      <w:tblGrid>
        <w:gridCol w:w="655"/>
        <w:gridCol w:w="8505"/>
        <w:gridCol w:w="776"/>
        <w:tblGridChange w:id="83">
          <w:tblGrid>
            <w:gridCol w:w="635"/>
            <w:gridCol w:w="8479"/>
            <w:gridCol w:w="812"/>
          </w:tblGrid>
        </w:tblGridChange>
      </w:tblGrid>
      <w:tr w:rsidR="008B15E4" w14:paraId="5D4BB11B" w14:textId="77777777" w:rsidTr="00A12C49">
        <w:trPr>
          <w:trHeight w:val="219"/>
          <w:jc w:val="center"/>
          <w:trPrChange w:id="84" w:author="Ganchao Wei" w:date="2020-12-20T15:56:00Z">
            <w:trPr>
              <w:trHeight w:val="219"/>
              <w:jc w:val="center"/>
            </w:trPr>
          </w:trPrChange>
        </w:trPr>
        <w:tc>
          <w:tcPr>
            <w:tcW w:w="350" w:type="pct"/>
            <w:vMerge w:val="restart"/>
            <w:tcPrChange w:id="85" w:author="Ganchao Wei" w:date="2020-12-20T15:56:00Z">
              <w:tcPr>
                <w:tcW w:w="320" w:type="pct"/>
                <w:vMerge w:val="restart"/>
              </w:tcPr>
            </w:tcPrChange>
          </w:tcPr>
          <w:p w14:paraId="4236F252" w14:textId="77777777" w:rsidR="008B15E4" w:rsidRDefault="008B15E4" w:rsidP="000C7168">
            <w:pPr>
              <w:jc w:val="both"/>
            </w:pPr>
          </w:p>
        </w:tc>
        <w:tc>
          <w:tcPr>
            <w:tcW w:w="4300" w:type="pct"/>
            <w:vMerge w:val="restart"/>
            <w:tcPrChange w:id="86" w:author="Ganchao Wei" w:date="2020-12-20T15:56:00Z">
              <w:tcPr>
                <w:tcW w:w="4271" w:type="pct"/>
                <w:vMerge w:val="restart"/>
              </w:tcPr>
            </w:tcPrChange>
          </w:tcPr>
          <w:p w14:paraId="50FB016A" w14:textId="5BB53924" w:rsidR="008B15E4" w:rsidRPr="000137D3" w:rsidRDefault="00F81A6E"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Change w:id="87" w:author="Ganchao Wei" w:date="2020-12-20T15:56:00Z">
              <w:tcPr>
                <w:tcW w:w="409" w:type="pct"/>
              </w:tcPr>
            </w:tcPrChange>
          </w:tcPr>
          <w:p w14:paraId="4872203D" w14:textId="7F02745C" w:rsidR="008B15E4" w:rsidRDefault="008B15E4" w:rsidP="00577EC8">
            <w:pPr>
              <w:jc w:val="right"/>
            </w:pPr>
          </w:p>
        </w:tc>
      </w:tr>
      <w:tr w:rsidR="008B15E4" w14:paraId="436EF134" w14:textId="77777777" w:rsidTr="00A12C49">
        <w:trPr>
          <w:trHeight w:val="218"/>
          <w:jc w:val="center"/>
          <w:trPrChange w:id="88" w:author="Ganchao Wei" w:date="2020-12-20T15:56:00Z">
            <w:trPr>
              <w:trHeight w:val="218"/>
              <w:jc w:val="center"/>
            </w:trPr>
          </w:trPrChange>
        </w:trPr>
        <w:tc>
          <w:tcPr>
            <w:tcW w:w="350" w:type="pct"/>
            <w:vMerge/>
            <w:tcPrChange w:id="89" w:author="Ganchao Wei" w:date="2020-12-20T15:56:00Z">
              <w:tcPr>
                <w:tcW w:w="320" w:type="pct"/>
                <w:vMerge/>
              </w:tcPr>
            </w:tcPrChange>
          </w:tcPr>
          <w:p w14:paraId="0EC16061" w14:textId="77777777" w:rsidR="008B15E4" w:rsidRDefault="008B15E4" w:rsidP="000C7168">
            <w:pPr>
              <w:jc w:val="both"/>
            </w:pPr>
          </w:p>
        </w:tc>
        <w:tc>
          <w:tcPr>
            <w:tcW w:w="4300" w:type="pct"/>
            <w:vMerge/>
            <w:tcPrChange w:id="90" w:author="Ganchao Wei" w:date="2020-12-20T15:56:00Z">
              <w:tcPr>
                <w:tcW w:w="4271" w:type="pct"/>
                <w:vMerge/>
              </w:tcPr>
            </w:tcPrChange>
          </w:tcPr>
          <w:p w14:paraId="2B9B252F" w14:textId="77777777" w:rsidR="008B15E4" w:rsidRDefault="008B15E4" w:rsidP="00C809D9">
            <w:pPr>
              <w:jc w:val="center"/>
              <w:rPr>
                <w:rFonts w:eastAsia="DengXian" w:cs="Times New Roman"/>
              </w:rPr>
            </w:pPr>
          </w:p>
        </w:tc>
        <w:tc>
          <w:tcPr>
            <w:tcW w:w="350" w:type="pct"/>
            <w:tcPrChange w:id="91" w:author="Ganchao Wei" w:date="2020-12-20T15:56:00Z">
              <w:tcPr>
                <w:tcW w:w="409" w:type="pct"/>
              </w:tcPr>
            </w:tcPrChange>
          </w:tcPr>
          <w:p w14:paraId="79EE3B89" w14:textId="2E7C6554" w:rsidR="008B15E4" w:rsidRDefault="008B15E4" w:rsidP="008B15E4">
            <w:pPr>
              <w:jc w:val="right"/>
            </w:pPr>
            <w:ins w:id="92" w:author="Ganchao Wei" w:date="2020-12-20T15:47:00Z">
              <w:r>
                <w:t>(2.3)</w:t>
              </w:r>
            </w:ins>
          </w:p>
        </w:tc>
      </w:tr>
      <w:tr w:rsidR="0012409E" w14:paraId="11D8D3CB" w14:textId="77777777" w:rsidTr="00A12C49">
        <w:trPr>
          <w:jc w:val="center"/>
          <w:trPrChange w:id="93" w:author="Ganchao Wei" w:date="2020-12-20T15:56:00Z">
            <w:trPr>
              <w:jc w:val="center"/>
            </w:trPr>
          </w:trPrChange>
        </w:trPr>
        <w:tc>
          <w:tcPr>
            <w:tcW w:w="350" w:type="pct"/>
            <w:tcPrChange w:id="94" w:author="Ganchao Wei" w:date="2020-12-20T15:56:00Z">
              <w:tcPr>
                <w:tcW w:w="320" w:type="pct"/>
              </w:tcPr>
            </w:tcPrChange>
          </w:tcPr>
          <w:p w14:paraId="3BD636B2" w14:textId="77777777" w:rsidR="0012409E" w:rsidRDefault="0012409E" w:rsidP="000C7168">
            <w:pPr>
              <w:jc w:val="both"/>
            </w:pPr>
          </w:p>
        </w:tc>
        <w:tc>
          <w:tcPr>
            <w:tcW w:w="4300" w:type="pct"/>
            <w:tcPrChange w:id="95" w:author="Ganchao Wei" w:date="2020-12-20T15:56:00Z">
              <w:tcPr>
                <w:tcW w:w="4271" w:type="pct"/>
              </w:tcPr>
            </w:tcPrChange>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Change w:id="96" w:author="Ganchao Wei" w:date="2020-12-20T15:56:00Z">
              <w:tcPr>
                <w:tcW w:w="409" w:type="pct"/>
              </w:tcPr>
            </w:tcPrChange>
          </w:tcPr>
          <w:p w14:paraId="3F1B354E" w14:textId="521DE6FE" w:rsidR="0012409E" w:rsidRDefault="0012409E" w:rsidP="00577EC8">
            <w:pPr>
              <w:jc w:val="right"/>
            </w:pPr>
            <w:r>
              <w:t>(</w:t>
            </w:r>
            <w:r w:rsidR="00C4225E">
              <w:t>2</w:t>
            </w:r>
            <w:r>
              <w:t>.</w:t>
            </w:r>
            <w:ins w:id="97" w:author="Ganchao Wei" w:date="2020-12-20T15:45:00Z">
              <w:r w:rsidR="008B15E4">
                <w:t>4</w:t>
              </w:r>
            </w:ins>
            <w:r>
              <w:t>)</w:t>
            </w:r>
          </w:p>
        </w:tc>
      </w:tr>
    </w:tbl>
    <w:p w14:paraId="6182CCEF" w14:textId="77777777" w:rsidR="006F40FE" w:rsidRDefault="006F40FE" w:rsidP="00923D2E">
      <w:pPr>
        <w:jc w:val="both"/>
      </w:pPr>
    </w:p>
    <w:p w14:paraId="5B33B924" w14:textId="3038C0CD" w:rsidR="00A23AF4" w:rsidRDefault="00441431" w:rsidP="00923D2E">
      <w:pPr>
        <w:jc w:val="both"/>
      </w:pPr>
      <w:r>
        <w:t>In our model,</w:t>
      </w:r>
      <w:commentRangeStart w:id="98"/>
      <w:r>
        <w:t xml:space="preserve"> </w:t>
      </w:r>
      <w:commentRangeEnd w:id="98"/>
      <w:r w:rsidR="0061512B">
        <w:rPr>
          <w:rStyle w:val="CommentReference"/>
        </w:rPr>
        <w:commentReference w:id="98"/>
      </w:r>
      <w:r w:rsidR="00FB3229">
        <w:t xml:space="preserve">the </w:t>
      </w:r>
      <w:r w:rsidR="00792FC2">
        <w:t>spiking history of postsynaptic neuron</w:t>
      </w:r>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w:t>
      </w:r>
      <w:r w:rsidR="00923D2E">
        <w:lastRenderedPageBreak/>
        <w:t xml:space="preserve">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w:t>
      </w:r>
      <w:proofErr w:type="spellStart"/>
      <w:r w:rsidR="00923D2E">
        <w:t>ike</w:t>
      </w:r>
      <w:proofErr w:type="spellEnd"/>
      <w:r w:rsidR="00923D2E">
        <w:t xml:space="preserv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w:t>
      </w:r>
      <w:proofErr w:type="spellStart"/>
      <w:r w:rsidR="00923D2E">
        <w:t>lue</w:t>
      </w:r>
      <w:proofErr w:type="spellEnd"/>
      <w:r w:rsidR="00923D2E">
        <w:t xml:space="preserv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2D6A5C1F"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ins w:id="99" w:author="Ian Stevenson" w:date="2020-12-29T13:27:00Z">
        <w:r w:rsidR="00F67F93">
          <w:t xml:space="preserve">. </w:t>
        </w:r>
      </w:ins>
      <w:r w:rsidR="002E74FA">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F81A6E"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Poisson(</m:t>
              </m:r>
              <m:sSub>
                <m:sSubPr>
                  <m:ctrlPr>
                    <w:rPr>
                      <w:rFonts w:ascii="Cambria Math" w:eastAsia="DengXian" w:hAnsi="Cambria Math" w:cs="Times New Roman"/>
                      <w:i/>
                      <w:iCs/>
                      <w:kern w:val="2"/>
                    </w:rPr>
                  </m:ctrlPr>
                </m:sSubPr>
                <m:e>
                  <m:r>
                    <w:rPr>
                      <w:rFonts w:ascii="Cambria Math" w:eastAsia="DengXian" w:hAnsi="Cambria Math" w:cs="Times New Roman"/>
                      <w:kern w:val="2"/>
                    </w:rPr>
                    <m:t>λ</m:t>
                  </m:r>
                </m:e>
                <m:sub>
                  <m:r>
                    <w:rPr>
                      <w:rFonts w:ascii="Cambria Math" w:eastAsia="DengXian" w:hAnsi="Cambria Math" w:cs="Times New Roman"/>
                      <w:kern w:val="2"/>
                    </w:rPr>
                    <m:t>cross,m</m:t>
                  </m:r>
                </m:sub>
              </m:sSub>
              <m:r>
                <w:rPr>
                  <w:rFonts w:ascii="Cambria Math" w:eastAsia="DengXian"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ost</m:t>
                      </m:r>
                    </m:sup>
                  </m:sSubSup>
                </m:e>
              </m:nary>
            </m:oMath>
            <w:r w:rsidR="005A18BC">
              <w:rPr>
                <w:rFonts w:eastAsia="DengXian" w:cs="Times New Roman"/>
                <w:iCs/>
                <w:kern w:val="2"/>
              </w:rPr>
              <w:t xml:space="preserve"> and </w:t>
            </w:r>
            <m:oMath>
              <m:sSub>
                <m:sSubPr>
                  <m:ctrlPr>
                    <w:rPr>
                      <w:rFonts w:ascii="Cambria Math" w:eastAsia="DengXian" w:hAnsi="Cambria Math" w:cs="Times New Roman"/>
                      <w:i/>
                      <w:iCs/>
                      <w:kern w:val="2"/>
                    </w:rPr>
                  </m:ctrlPr>
                </m:sSubPr>
                <m:e>
                  <m:r>
                    <w:rPr>
                      <w:rFonts w:ascii="Cambria Math" w:eastAsia="DengXian" w:hAnsi="Cambria Math" w:cs="Times New Roman"/>
                      <w:kern w:val="2"/>
                    </w:rPr>
                    <m:t>a</m:t>
                  </m:r>
                </m:e>
                <m:sub>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100"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100"/>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w:t>
      </w:r>
      <w:proofErr w:type="gramStart"/>
      <w:r w:rsidR="005A18BC">
        <w:rPr>
          <w:iCs/>
          <w:kern w:val="2"/>
        </w:rPr>
        <w:t>auto-correlation</w:t>
      </w:r>
      <w:proofErr w:type="gramEnd"/>
      <w:r w:rsidR="005A18BC">
        <w:rPr>
          <w:iCs/>
          <w:kern w:val="2"/>
        </w:rPr>
        <w:t xml:space="preserve">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w:t>
      </w:r>
      <w:commentRangeStart w:id="101"/>
      <w:commentRangeStart w:id="102"/>
      <w:r>
        <w:t xml:space="preserve"> </w:t>
      </w:r>
      <w:commentRangeEnd w:id="101"/>
      <w:r w:rsidR="00024461">
        <w:rPr>
          <w:rStyle w:val="CommentReference"/>
        </w:rPr>
        <w:commentReference w:id="101"/>
      </w:r>
      <w:commentRangeEnd w:id="102"/>
      <w:r w:rsidR="00413EDD">
        <w:rPr>
          <w:rStyle w:val="CommentReference"/>
        </w:rPr>
        <w:commentReference w:id="102"/>
      </w:r>
      <w:r w:rsidR="009E321C">
        <w:t>maximizing</w:t>
      </w:r>
      <w:r>
        <w:t xml:space="preserve"> </w:t>
      </w:r>
      <w:commentRangeStart w:id="103"/>
      <w:commentRangeStart w:id="104"/>
      <w:r w:rsidR="00E9150A">
        <w:t>the</w:t>
      </w:r>
      <w:r>
        <w:t xml:space="preserve"> </w:t>
      </w:r>
      <w:commentRangeEnd w:id="103"/>
      <w:r w:rsidR="003C4521">
        <w:rPr>
          <w:rStyle w:val="CommentReference"/>
        </w:rPr>
        <w:commentReference w:id="103"/>
      </w:r>
      <w:commentRangeEnd w:id="104"/>
      <w:r w:rsidR="00E9150A">
        <w:rPr>
          <w:rStyle w:val="CommentReference"/>
        </w:rPr>
        <w:commentReference w:id="104"/>
      </w:r>
      <w:r>
        <w:t>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commentRangeStart w:id="105"/>
      <w:commentRangeStart w:id="106"/>
      <w:commentRangeEnd w:id="105"/>
      <w:r w:rsidR="006E3C91">
        <w:rPr>
          <w:rStyle w:val="CommentReference"/>
        </w:rPr>
        <w:commentReference w:id="105"/>
      </w:r>
      <w:commentRangeEnd w:id="106"/>
      <w:r w:rsidR="00D52224">
        <w:rPr>
          <w:rStyle w:val="CommentReference"/>
        </w:rPr>
        <w:commentReference w:id="106"/>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5C87490C"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ins w:id="107" w:author="Ian Stevenson" w:date="2020-12-29T13:27:00Z">
        <w:r w:rsidR="00F67F93">
          <w:t xml:space="preserve"> </w:t>
        </w:r>
      </w:ins>
      <w:r w:rsidR="00A5342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w:t>
      </w:r>
      <w:proofErr w:type="spellStart"/>
      <w:r w:rsidR="00A5342C">
        <w:t>ve</w:t>
      </w:r>
      <w:proofErr w:type="spellEnd"/>
      <w:r w:rsidR="00A5342C">
        <w:t xml:space="preser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ins w:id="108" w:author="Ian Stevenson" w:date="2020-12-29T13:27:00Z">
        <w:r w:rsidR="00F67F93">
          <w:t xml:space="preserve"> </w:t>
        </w:r>
      </w:ins>
      <w:r w:rsidR="00A5342C">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A5342C">
        <w:fldChar w:fldCharType="separate"/>
      </w:r>
      <w:r w:rsidR="003E3821" w:rsidRPr="003E3821">
        <w:rPr>
          <w:noProof/>
        </w:rPr>
        <w:t>(Stevenson &amp; Kording, 2011)</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lastRenderedPageBreak/>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p w14:paraId="766E3232"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F81A6E"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6D79232A"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ins w:id="109" w:author="Ian Stevenson" w:date="2020-12-29T13:27:00Z">
        <w:r w:rsidR="00F67F93">
          <w:t xml:space="preserve"> </w:t>
        </w:r>
      </w:ins>
      <w:r w:rsidR="00821F5E">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w:t>
      </w:r>
      <w:proofErr w:type="spellStart"/>
      <w:r w:rsidR="00821F5E">
        <w:t>Striebel</w:t>
      </w:r>
      <w:proofErr w:type="spellEnd"/>
      <w:r w:rsidR="00821F5E">
        <w:t xml:space="preserve"> (RTS) smoothing</w:t>
      </w:r>
      <w:ins w:id="110" w:author="Ian Stevenson" w:date="2020-12-29T13:28:00Z">
        <w:r w:rsidR="00F67F93">
          <w:t xml:space="preserve"> </w:t>
        </w:r>
      </w:ins>
      <w:r w:rsidR="00821F5E">
        <w:fldChar w:fldCharType="begin" w:fldLock="1"/>
      </w:r>
      <w:r w:rsidR="00134F28">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302CC81D" w:rsidR="002400A1"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p w14:paraId="4105D92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3071A10D" w14:textId="0DAE60DF" w:rsidR="002400A1"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w:t>
      </w:r>
      <w:proofErr w:type="spellStart"/>
      <w:r>
        <w:t>ariance</w:t>
      </w:r>
      <w:proofErr w:type="spellEnd"/>
      <w:r>
        <w:t xml:space="preserv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DengXian"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DengXian"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DengXian"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7C6A7E5A"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del w:id="111" w:author="Ian Stevenson [2]" w:date="2021-01-05T09:40:00Z">
        <w:r w:rsidR="003653FC" w:rsidDel="00577EC8">
          <w:delText xml:space="preserve">updates </w:delText>
        </w:r>
      </w:del>
      <w:ins w:id="112" w:author="Ian Stevenson [2]" w:date="2021-01-05T09:40:00Z">
        <w:r w:rsidR="00577EC8">
          <w:t xml:space="preserve">equations </w:t>
        </w:r>
      </w:ins>
      <w:del w:id="113" w:author="Ian Stevenson [2]" w:date="2021-01-05T09:39:00Z">
        <w:r w:rsidR="003653FC" w:rsidDel="00577EC8">
          <w:delText xml:space="preserve">were </w:delText>
        </w:r>
      </w:del>
      <w:ins w:id="114" w:author="Ian Stevenson [2]" w:date="2021-01-05T09:39:00Z">
        <w:r w:rsidR="00577EC8">
          <w:t>are a special case of updates</w:t>
        </w:r>
      </w:ins>
      <w:del w:id="115" w:author="Ian Stevenson [2]" w:date="2021-01-05T09:39:00Z">
        <w:r w:rsidR="003653FC" w:rsidDel="00577EC8">
          <w:delText>previously derived for a</w:delText>
        </w:r>
      </w:del>
      <w:r w:rsidR="003653FC">
        <w:t xml:space="preserve"> </w:t>
      </w:r>
      <w:ins w:id="116" w:author="Ian Stevenson [2]" w:date="2021-01-05T09:39:00Z">
        <w:r w:rsidR="00577EC8">
          <w:t xml:space="preserve">previously derived for the </w:t>
        </w:r>
      </w:ins>
      <w:r w:rsidR="003653FC">
        <w:t xml:space="preserve">general Poisson </w:t>
      </w:r>
      <w:ins w:id="117" w:author="Ian Stevenson [2]" w:date="2021-01-05T09:40:00Z">
        <w:r w:rsidR="00577EC8">
          <w:t xml:space="preserve">adaptive filtering </w:t>
        </w:r>
      </w:ins>
      <w:r w:rsidR="003653FC">
        <w:t xml:space="preserve">model </w:t>
      </w:r>
      <w:del w:id="118" w:author="Ian Stevenson [2]" w:date="2021-01-05T09:39:00Z">
        <w:r w:rsidR="003653FC" w:rsidDel="00577EC8">
          <w:delText xml:space="preserve">here </w:delText>
        </w:r>
      </w:del>
      <w:r w:rsidR="003653F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7F2BD7BE" w:rsidR="0012409E" w:rsidRDefault="003653FC" w:rsidP="003653FC">
      <w:pPr>
        <w:jc w:val="both"/>
        <w:rPr>
          <w:ins w:id="119" w:author="Ganchao Wei" w:date="2020-12-20T16:01:00Z"/>
        </w:rPr>
      </w:pPr>
      <w:r>
        <w:t xml:space="preserve">Given the estimates from adaptive filtering we then step backwards to find smooth estimates of the parameters. Here we use updated based on the RTS method </w:t>
      </w:r>
    </w:p>
    <w:p w14:paraId="50007EA5" w14:textId="77777777" w:rsidR="00A12C49" w:rsidRDefault="00A12C49" w:rsidP="003653FC">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F81A6E"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7A218D1E"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134F28">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w:t>
      </w:r>
      <w:proofErr w:type="spellStart"/>
      <w:r w:rsidR="003E3821" w:rsidRPr="003E3821">
        <w:rPr>
          <w:noProof/>
        </w:rPr>
        <w:t>Ananthasayanam</w:t>
      </w:r>
      <w:proofErr w:type="spellEnd"/>
      <w:r w:rsidR="003E3821" w:rsidRPr="003E3821">
        <w:rPr>
          <w:noProof/>
        </w:rPr>
        <w:t xml:space="preserve"> et al., 2016)</w:t>
      </w:r>
      <w:r>
        <w:fldChar w:fldCharType="end"/>
      </w:r>
      <w:r>
        <w:t xml:space="preserve"> is notoriously slow, even with an accelerator</w:t>
      </w:r>
      <w:r>
        <w:fldChar w:fldCharType="begin" w:fldLock="1"/>
      </w:r>
      <w:r w:rsidR="00134F28">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w:t>
      </w:r>
      <w:proofErr w:type="gramStart"/>
      <w:r>
        <w:t>i.e.</w:t>
      </w:r>
      <w:proofErr w:type="gramEnd"/>
      <w:r>
        <w:t xml:space="preserv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0" w:author="Ganchao Wei" w:date="2020-12-20T09:53:00Z">
                    <w:rPr>
                      <w:rFonts w:ascii="Cambria Math" w:hAnsi="Cambria Math"/>
                    </w:rPr>
                    <m:t>,k</m:t>
                  </w:del>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1" w:author="Ganchao Wei" w:date="2020-12-20T09:53:00Z">
                    <w:rPr>
                      <w:rFonts w:ascii="Cambria Math" w:hAnsi="Cambria Math"/>
                    </w:rPr>
                    <m:t>,k</m:t>
                  </w:del>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2" w:author="Ganchao Wei" w:date="2020-12-20T09:53:00Z">
                    <w:rPr>
                      <w:rFonts w:ascii="Cambria Math" w:hAnsi="Cambria Math"/>
                    </w:rPr>
                    <m:t>,k</m:t>
                  </w:del>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3" w:author="Ganchao Wei" w:date="2020-12-20T09:54:00Z">
                    <w:rPr>
                      <w:rFonts w:ascii="Cambria Math" w:hAnsi="Cambria Math"/>
                    </w:rPr>
                    <m:t>,k</m:t>
                  </w:del>
                </m:r>
              </m:sub>
            </m:sSub>
          </m:sub>
        </m:sSub>
      </m:oMath>
      <w:r w:rsidR="00AB4CB8">
        <w:t xml:space="preserve"> are assumed to be unconditionally independent, they are not independent conditioning on data. Therefore, w</w:t>
      </w:r>
      <w:proofErr w:type="spellStart"/>
      <w:r w:rsidR="00AB4CB8">
        <w:t>e</w:t>
      </w:r>
      <w:proofErr w:type="spellEnd"/>
      <w:r w:rsidR="00AB4CB8">
        <w:t xml:space="preserv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4" w:author="Ganchao Wei" w:date="2020-12-20T09:54:00Z">
                    <w:rPr>
                      <w:rFonts w:ascii="Cambria Math" w:hAnsi="Cambria Math"/>
                    </w:rPr>
                    <m:t>,k</m:t>
                  </w:del>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5" w:author="Ganchao Wei" w:date="2020-12-20T09:54:00Z">
                    <w:rPr>
                      <w:rFonts w:ascii="Cambria Math" w:hAnsi="Cambria Math"/>
                    </w:rPr>
                    <m:t>,k</m:t>
                  </w:del>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26" w:author="Ganchao Wei" w:date="2020-12-20T09:54:00Z">
                    <w:rPr>
                      <w:rFonts w:ascii="Cambria Math" w:hAnsi="Cambria Math"/>
                    </w:rPr>
                    <m:t>,k</m:t>
                  </w:del>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27" w:author="Ganchao Wei" w:date="2020-12-20T09:54:00Z">
                    <w:rPr>
                      <w:rFonts w:ascii="Cambria Math" w:hAnsi="Cambria Math"/>
                    </w:rPr>
                    <m:t>,k</m:t>
                  </w:del>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28" w:author="Ganchao Wei" w:date="2020-12-20T09:54:00Z">
                    <w:rPr>
                      <w:rFonts w:ascii="Cambria Math" w:hAnsi="Cambria Math"/>
                    </w:rPr>
                    <m:t>,k</m:t>
                  </w:del>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29" w:author="Ganchao Wei" w:date="2020-12-20T09:54:00Z">
                    <w:rPr>
                      <w:rFonts w:ascii="Cambria Math" w:hAnsi="Cambria Math"/>
                    </w:rPr>
                    <m:t>,k</m:t>
                  </w:del>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r>
                  <w:del w:id="130" w:author="Ganchao Wei" w:date="2020-12-20T09:54:00Z">
                    <w:rPr>
                      <w:rFonts w:ascii="Cambria Math" w:hAnsi="Cambria Math"/>
                    </w:rPr>
                    <m:t>,k</m:t>
                  </w:del>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5B6BF39C" w14:textId="35000B15" w:rsidR="0012409E"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ins w:id="131" w:author="Ian Stevenson" w:date="2020-12-29T13:28:00Z">
        <w:r w:rsidR="00F67F93">
          <w:t xml:space="preserve"> </w:t>
        </w:r>
      </w:ins>
      <w:r w:rsidR="002A7F83">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2A7F83">
        <w:fldChar w:fldCharType="separate"/>
      </w:r>
      <w:r w:rsidR="003E3821" w:rsidRPr="003E3821">
        <w:rPr>
          <w:noProof/>
        </w:rPr>
        <w:t>(Stevenson &amp; Kording, 2011)</w:t>
      </w:r>
      <w:r w:rsidR="002A7F83">
        <w:fldChar w:fldCharType="end"/>
      </w:r>
    </w:p>
    <w:p w14:paraId="20140906" w14:textId="77777777" w:rsidR="00A12C49" w:rsidRDefault="00A12C49" w:rsidP="00782FC4">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00ECEDD5"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w:t>
      </w:r>
      <w:r>
        <w:lastRenderedPageBreak/>
        <w:t xml:space="preserve">following </w:t>
      </w:r>
      <w:proofErr w:type="gramStart"/>
      <w:r>
        <w:t>the a</w:t>
      </w:r>
      <w:proofErr w:type="gramEnd"/>
      <w:r>
        <w:t xml:space="preserve">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413E5E13" w:rsidR="0012409E" w:rsidRDefault="00827302" w:rsidP="000C7168">
      <w:pPr>
        <w:jc w:val="both"/>
      </w:pPr>
      <w:r>
        <w:t>Additionally, assuming that the long-term effects are fixed allows us to approximate standard errors for the cumulative effects of S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r>
        <w:t xml:space="preserve"> itself</w:t>
      </w:r>
    </w:p>
    <w:p w14:paraId="10ABC4B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709BE638"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w:t>
      </w:r>
      <w:proofErr w:type="spellStart"/>
      <w:r w:rsidR="004A5EE6">
        <w:t>ameters</w:t>
      </w:r>
      <w:proofErr w:type="spellEnd"/>
      <w:r w:rsidR="004A5EE6">
        <w:t xml:space="preserv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039C884" w14:textId="54A651D4" w:rsidR="00EF42C2" w:rsidRDefault="00A503CF" w:rsidP="000C7168">
      <w:pPr>
        <w:jc w:val="both"/>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p w14:paraId="0B459C76" w14:textId="77777777" w:rsidR="00EF42C2" w:rsidRDefault="00EF42C2"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DengXian"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DengXian"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DengXian"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DengXian"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4E4D8CB" w14:textId="43D8907B" w:rsidR="00622BF3" w:rsidRDefault="00827302" w:rsidP="000C7168">
      <w:pPr>
        <w:jc w:val="both"/>
        <w:rPr>
          <w:ins w:id="132" w:author="Ganchao Wei" w:date="2020-12-20T16:02:00Z"/>
        </w:rPr>
      </w:pPr>
      <w:r>
        <w:lastRenderedPageBreak/>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w:t>
      </w:r>
      <w:proofErr w:type="spellStart"/>
      <w:r w:rsidR="008E3133">
        <w:t>Kording</w:t>
      </w:r>
      <w:proofErr w:type="spellEnd"/>
      <w:ins w:id="133" w:author="Ian Stevenson" w:date="2020-12-29T13:28:00Z">
        <w:r w:rsidR="00F67F93">
          <w:t xml:space="preserve"> </w:t>
        </w:r>
      </w:ins>
      <w:r w:rsidR="006D79F1">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3E3821" w:rsidRPr="003E3821">
        <w:rPr>
          <w:noProof/>
        </w:rPr>
        <w:t>(Stevenson &amp; Kording, 2011)</w:t>
      </w:r>
      <w:r w:rsidR="006D79F1">
        <w:fldChar w:fldCharType="end"/>
      </w:r>
      <w:r w:rsidR="006D79F1">
        <w:t>.</w:t>
      </w:r>
      <w:r w:rsidR="00622BF3">
        <w:t xml:space="preserve"> Namely,</w:t>
      </w:r>
    </w:p>
    <w:p w14:paraId="60FF630C"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F81A6E"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w:commentRangeStart w:id="134"/>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w:commentRangeEnd w:id="134"/>
                <m:r>
                  <m:rPr>
                    <m:sty m:val="p"/>
                  </m:rPr>
                  <w:rPr>
                    <w:rStyle w:val="CommentReference"/>
                  </w:rPr>
                  <w:commentReference w:id="134"/>
                </m:r>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7E47FC8B" w:rsidR="00A878E9" w:rsidRDefault="00630EA0" w:rsidP="000C7168">
      <w:pPr>
        <w:jc w:val="both"/>
      </w:pPr>
      <w:commentRangeStart w:id="135"/>
      <w:r>
        <w:t xml:space="preserve">In the following results, 5 raised-cosine bases with non-linear stretching peaks are used to model STP modification function within [0, 600ms] in 1ms bins. </w:t>
      </w:r>
      <w:commentRangeEnd w:id="135"/>
      <w:r>
        <w:rPr>
          <w:rStyle w:val="CommentReference"/>
        </w:rPr>
        <w:commentReference w:id="135"/>
      </w:r>
      <w:commentRangeStart w:id="136"/>
      <w:commentRangeStart w:id="137"/>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rsidR="004655A6">
        <w:t xml:space="preserve"> in all results except for those in section “Selection of Hyper-parameter </w:t>
      </w:r>
      <m:oMath>
        <m:r>
          <m:rPr>
            <m:sty m:val="bi"/>
          </m:rPr>
          <w:rPr>
            <w:rFonts w:ascii="Cambria Math" w:hAnsi="Cambria Math"/>
          </w:rPr>
          <m:t>Q</m:t>
        </m:r>
      </m:oMath>
      <w:r w:rsidR="004655A6">
        <w:t xml:space="preserve"> in Adaptive Smoothing”</w:t>
      </w:r>
      <w:r w:rsidR="00025D9F">
        <w:t xml:space="preserve">. </w:t>
      </w:r>
      <w:commentRangeEnd w:id="136"/>
      <w:r w:rsidR="00827302">
        <w:rPr>
          <w:rStyle w:val="CommentReference"/>
        </w:rPr>
        <w:commentReference w:id="136"/>
      </w:r>
      <w:commentRangeEnd w:id="137"/>
      <w:r w:rsidR="004655A6">
        <w:rPr>
          <w:rStyle w:val="CommentReference"/>
        </w:rPr>
        <w:commentReference w:id="137"/>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0F1FCCF9"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ins w:id="138" w:author="Ganchao Wei" w:date="2020-12-20T18:35:00Z">
        <w:r w:rsidR="00CF1268">
          <w:t xml:space="preserve"> </w:t>
        </w:r>
      </w:ins>
      <w:ins w:id="139" w:author="Ian Stevenson" w:date="2020-12-29T13:41:00Z">
        <w:r w:rsidR="00640B02">
          <w:t xml:space="preserve">If not otherwise specified, the </w:t>
        </w:r>
      </w:ins>
      <w:ins w:id="140" w:author="Ganchao Wei" w:date="2020-12-20T18:35:00Z">
        <w:del w:id="141" w:author="Ian Stevenson" w:date="2020-12-29T13:41:00Z">
          <w:r w:rsidR="00CF1268" w:rsidDel="00640B02">
            <w:delText>The</w:delText>
          </w:r>
        </w:del>
      </w:ins>
      <w:ins w:id="142" w:author="Ian Stevenson" w:date="2020-12-29T13:41:00Z">
        <w:r w:rsidR="00640B02">
          <w:t>simulated</w:t>
        </w:r>
      </w:ins>
      <w:ins w:id="143" w:author="Ganchao Wei" w:date="2020-12-20T18:35:00Z">
        <w:r w:rsidR="00CF1268">
          <w:rPr>
            <w:rFonts w:hint="eastAsia"/>
            <w:lang w:eastAsia="zh-CN"/>
          </w:rPr>
          <w:t xml:space="preserve"> </w:t>
        </w:r>
        <w:r w:rsidR="00CF1268">
          <w:rPr>
            <w:lang w:eastAsia="zh-CN"/>
          </w:rPr>
          <w:t xml:space="preserve">recording </w:t>
        </w:r>
      </w:ins>
      <w:ins w:id="144" w:author="Ganchao Wei" w:date="2020-12-20T18:36:00Z">
        <w:r w:rsidR="00CF1268">
          <w:rPr>
            <w:lang w:eastAsia="zh-CN"/>
          </w:rPr>
          <w:t>lengths</w:t>
        </w:r>
      </w:ins>
      <w:ins w:id="145" w:author="Ganchao Wei" w:date="2020-12-20T18:35:00Z">
        <w:r w:rsidR="00CF1268">
          <w:rPr>
            <w:lang w:eastAsia="zh-CN"/>
          </w:rPr>
          <w:t xml:space="preserve"> </w:t>
        </w:r>
      </w:ins>
      <w:ins w:id="146" w:author="Ganchao Wei" w:date="2020-12-20T18:36:00Z">
        <w:r w:rsidR="00CF1268">
          <w:rPr>
            <w:lang w:eastAsia="zh-CN"/>
          </w:rPr>
          <w:t>are</w:t>
        </w:r>
      </w:ins>
      <w:ins w:id="147" w:author="Ganchao Wei" w:date="2020-12-20T18:35:00Z">
        <w:r w:rsidR="00CF1268">
          <w:rPr>
            <w:lang w:eastAsia="zh-CN"/>
          </w:rPr>
          <w:t xml:space="preserve"> 20min and </w:t>
        </w:r>
      </w:ins>
      <w:ins w:id="148" w:author="Ganchao Wei" w:date="2020-12-20T18:36:00Z">
        <w:r w:rsidR="00CF1268">
          <w:rPr>
            <w:lang w:eastAsia="zh-CN"/>
          </w:rPr>
          <w:t>presynaptic firing rates are 5Hz</w:t>
        </w:r>
        <w:del w:id="149" w:author="Ian Stevenson" w:date="2020-12-29T13:41:00Z">
          <w:r w:rsidR="00CF1268" w:rsidDel="00640B02">
            <w:rPr>
              <w:lang w:eastAsia="zh-CN"/>
            </w:rPr>
            <w:delText>, if not specified</w:delText>
          </w:r>
        </w:del>
        <w:r w:rsidR="00CF1268">
          <w:rPr>
            <w:lang w:eastAsia="zh-CN"/>
          </w:rPr>
          <w:t>.</w:t>
        </w:r>
      </w:ins>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0AC7D756"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FE3E56">
        <w:t xml:space="preserve"> while also having short-term synaptic depression on fast timescales (Fig 1). Presynaptic spike timing is generated using a Poisson GLM with a history effect that mimics refractoriness,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his peak is like putative excitatory connections observed in large-scale multielectrode recordings.</w:t>
      </w:r>
    </w:p>
    <w:p w14:paraId="283B8700" w14:textId="4C0E1A18"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 observe the effects of short-term synaptic depression (Fig 1D). In this case, presynaptic spikes that occur recently after another spike tend to have lower efficacy </w:t>
      </w:r>
      <w:r w:rsidR="004538F3">
        <w:lastRenderedPageBreak/>
        <w:t>compared to 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w:t>
      </w:r>
      <w:proofErr w:type="gramStart"/>
      <w:r w:rsidR="003A06D1">
        <w:t>e.g.</w:t>
      </w:r>
      <w:proofErr w:type="gramEnd"/>
      <w:r w:rsidR="003A06D1">
        <w:t xml:space="preserve"> time-based and ISI-based) into a single description. It is also important to note that i</w:t>
      </w:r>
      <w:r w:rsidR="00E774F0">
        <w:t>n the simulation here the f</w:t>
      </w:r>
      <w:r w:rsidR="009313AC">
        <w:t xml:space="preserve">iring rate for </w:t>
      </w:r>
      <w:r w:rsidR="00E774F0">
        <w:t xml:space="preserve">presynaptic neuron is set to </w:t>
      </w:r>
      <w:ins w:id="150" w:author="Ganchao Wei" w:date="2020-12-16T09:07:00Z">
        <w:r w:rsidR="00535AAB">
          <w:t>5</w:t>
        </w:r>
      </w:ins>
      <w:r w:rsidR="00E774F0">
        <w:t xml:space="preserve">Hz and the baseline firing rate of </w:t>
      </w:r>
      <w:r w:rsidR="009313AC">
        <w:t>postsynaptic neuron is</w:t>
      </w:r>
      <w:r w:rsidR="00E774F0">
        <w:t xml:space="preserve"> set to </w:t>
      </w:r>
      <w:r w:rsidR="009313AC">
        <w:t>20Hz.</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7D586027" w:rsidR="009313AC" w:rsidRPr="009313AC" w:rsidRDefault="009313AC" w:rsidP="000B0239">
            <w:pPr>
              <w:jc w:val="both"/>
              <w:rPr>
                <w:b/>
                <w:bCs/>
              </w:rPr>
            </w:pPr>
            <w:r>
              <w:rPr>
                <w:b/>
                <w:bCs/>
              </w:rPr>
              <w:t xml:space="preserve">Fig 1. </w:t>
            </w:r>
            <w:ins w:id="151" w:author="Ian Stevenson" w:date="2020-12-29T14:00:00Z">
              <w:r w:rsidR="000B0239">
                <w:rPr>
                  <w:b/>
                  <w:bCs/>
                </w:rPr>
                <w:t>Characterizing s</w:t>
              </w:r>
            </w:ins>
            <w:ins w:id="152" w:author="Ian Stevenson" w:date="2020-12-29T13:42:00Z">
              <w:r w:rsidR="0022796C">
                <w:rPr>
                  <w:b/>
                  <w:bCs/>
                </w:rPr>
                <w:t xml:space="preserve">imultaneous </w:t>
              </w:r>
            </w:ins>
            <w:del w:id="153" w:author="Ian Stevenson" w:date="2020-12-29T13:42:00Z">
              <w:r w:rsidR="00535AAB" w:rsidDel="0022796C">
                <w:rPr>
                  <w:rFonts w:hint="eastAsia"/>
                  <w:b/>
                  <w:bCs/>
                  <w:lang w:eastAsia="zh-CN"/>
                </w:rPr>
                <w:delText>S</w:delText>
              </w:r>
              <w:r w:rsidR="00535AAB" w:rsidDel="0022796C">
                <w:rPr>
                  <w:b/>
                  <w:bCs/>
                  <w:lang w:eastAsia="zh-CN"/>
                </w:rPr>
                <w:delText>hort</w:delText>
              </w:r>
            </w:del>
            <w:ins w:id="154" w:author="Ian Stevenson" w:date="2020-12-29T13:42:00Z">
              <w:r w:rsidR="0022796C">
                <w:rPr>
                  <w:b/>
                  <w:bCs/>
                  <w:lang w:eastAsia="zh-CN"/>
                </w:rPr>
                <w:t>short</w:t>
              </w:r>
            </w:ins>
            <w:r w:rsidR="00535AAB">
              <w:rPr>
                <w:b/>
                <w:bCs/>
                <w:lang w:eastAsia="zh-CN"/>
              </w:rPr>
              <w:t>-term and long-term plasticity</w:t>
            </w:r>
            <w:ins w:id="155" w:author="Ian Stevenson" w:date="2020-12-29T14:00:00Z">
              <w:r w:rsidR="000B0239">
                <w:rPr>
                  <w:b/>
                  <w:bCs/>
                  <w:lang w:eastAsia="zh-CN"/>
                </w:rPr>
                <w:t xml:space="preserve"> from spikes</w:t>
              </w:r>
            </w:ins>
            <w:del w:id="156" w:author="Ian Stevenson" w:date="2020-12-29T13:42:00Z">
              <w:r w:rsidR="00535AAB" w:rsidDel="0022796C">
                <w:rPr>
                  <w:b/>
                  <w:bCs/>
                  <w:lang w:eastAsia="zh-CN"/>
                </w:rPr>
                <w:delText xml:space="preserve"> in an excitatory synapse</w:delText>
              </w:r>
            </w:del>
            <w:r w:rsidR="0081391D">
              <w:rPr>
                <w:b/>
                <w:bCs/>
              </w:rPr>
              <w:t xml:space="preserve">. </w:t>
            </w:r>
            <w:ins w:id="157" w:author="Ian Stevenson" w:date="2020-12-29T13:42:00Z">
              <w:r w:rsidR="0022796C">
                <w:rPr>
                  <w:bCs/>
                </w:rPr>
                <w:t>Here we simulate the spiking of two neurons</w:t>
              </w:r>
            </w:ins>
            <w:ins w:id="158" w:author="Ian Stevenson" w:date="2020-12-29T13:43:00Z">
              <w:r w:rsidR="0022796C">
                <w:rPr>
                  <w:bCs/>
                </w:rPr>
                <w:t xml:space="preserve"> connected </w:t>
              </w:r>
            </w:ins>
            <w:ins w:id="159" w:author="Ian Stevenson" w:date="2020-12-29T13:44:00Z">
              <w:r w:rsidR="0022796C">
                <w:rPr>
                  <w:bCs/>
                </w:rPr>
                <w:t xml:space="preserve">by an excitatory, depressing synapse </w:t>
              </w:r>
              <w:del w:id="160" w:author="Ian Stevenson [2]" w:date="2021-01-05T09:45:00Z">
                <w:r w:rsidR="0022796C" w:rsidDel="00577EC8">
                  <w:rPr>
                    <w:bCs/>
                  </w:rPr>
                  <w:delText xml:space="preserve">that undergoes </w:delText>
                </w:r>
              </w:del>
            </w:ins>
            <w:ins w:id="161" w:author="Ian Stevenson" w:date="2020-12-29T13:47:00Z">
              <w:del w:id="162" w:author="Ian Stevenson [2]" w:date="2021-01-05T09:45:00Z">
                <w:r w:rsidR="0022796C" w:rsidDel="00577EC8">
                  <w:rPr>
                    <w:bCs/>
                  </w:rPr>
                  <w:delText>long-term potentiation</w:delText>
                </w:r>
              </w:del>
            </w:ins>
            <w:ins w:id="163" w:author="Ian Stevenson" w:date="2020-12-29T13:42:00Z">
              <w:del w:id="164" w:author="Ian Stevenson [2]" w:date="2021-01-05T09:45:00Z">
                <w:r w:rsidR="0022796C" w:rsidDel="00577EC8">
                  <w:rPr>
                    <w:bCs/>
                  </w:rPr>
                  <w:delText xml:space="preserve">. </w:delText>
                </w:r>
              </w:del>
            </w:ins>
            <w:del w:id="165" w:author="Ian Stevenson [2]" w:date="2021-01-05T09:45:00Z">
              <w:r w:rsidRPr="003A4A08" w:rsidDel="00577EC8">
                <w:rPr>
                  <w:b/>
                  <w:bCs/>
                </w:rPr>
                <w:delText>(A)</w:delText>
              </w:r>
              <w:r w:rsidDel="00577EC8">
                <w:delText xml:space="preserve"> </w:delText>
              </w:r>
              <w:r w:rsidR="00CF1268" w:rsidDel="00577EC8">
                <w:delText>T</w:delText>
              </w:r>
              <w:r w:rsidDel="00577EC8">
                <w:delText xml:space="preserve">he simulated </w:delText>
              </w:r>
              <w:r w:rsidR="006E7061" w:rsidDel="00577EC8">
                <w:delText>LTP</w:delText>
              </w:r>
            </w:del>
            <w:ins w:id="166" w:author="Ian Stevenson" w:date="2020-12-29T13:44:00Z">
              <w:del w:id="167" w:author="Ian Stevenson [2]" w:date="2021-01-05T09:45:00Z">
                <w:r w:rsidR="0022796C" w:rsidDel="00577EC8">
                  <w:delText>T</w:delText>
                </w:r>
              </w:del>
            </w:ins>
            <w:ins w:id="168" w:author="Ian Stevenson [2]" w:date="2021-01-05T09:45:00Z">
              <w:r w:rsidR="00577EC8">
                <w:rPr>
                  <w:bCs/>
                </w:rPr>
                <w:t>where t</w:t>
              </w:r>
            </w:ins>
            <w:ins w:id="169" w:author="Ian Stevenson" w:date="2020-12-29T13:44:00Z">
              <w:r w:rsidR="0022796C">
                <w:t>he synaptic strength increases abruptly after a change-point</w:t>
              </w:r>
            </w:ins>
            <w:ins w:id="170" w:author="Ian Stevenson [2]" w:date="2021-01-05T09:45:00Z">
              <w:r w:rsidR="00577EC8">
                <w:t xml:space="preserve"> </w:t>
              </w:r>
              <w:r w:rsidR="00577EC8" w:rsidRPr="00577EC8">
                <w:rPr>
                  <w:b/>
                  <w:bCs/>
                  <w:rPrChange w:id="171" w:author="Ian Stevenson [2]" w:date="2021-01-05T09:45:00Z">
                    <w:rPr/>
                  </w:rPrChange>
                </w:rPr>
                <w:t>(A)</w:t>
              </w:r>
            </w:ins>
            <w:del w:id="172" w:author="Ian Stevenson" w:date="2020-12-29T13:45:00Z">
              <w:r w:rsidDel="0022796C">
                <w:delText xml:space="preserve"> is step-changing at middle recording time (T/2)</w:delText>
              </w:r>
            </w:del>
            <w:r>
              <w:t xml:space="preserve">. </w:t>
            </w:r>
            <w:del w:id="173" w:author="Ian Stevenson [2]" w:date="2021-01-05T09:45:00Z">
              <w:r w:rsidR="00E6262B" w:rsidRPr="003A4A08" w:rsidDel="00F81A6E">
                <w:rPr>
                  <w:b/>
                  <w:bCs/>
                </w:rPr>
                <w:delText>(B)</w:delText>
              </w:r>
              <w:r w:rsidR="00E6262B" w:rsidDel="00F81A6E">
                <w:delText xml:space="preserve"> </w:delText>
              </w:r>
            </w:del>
            <w:ins w:id="174" w:author="Ian Stevenson" w:date="2020-12-29T13:46:00Z">
              <w:r w:rsidR="0022796C">
                <w:t xml:space="preserve">We can assess the </w:t>
              </w:r>
            </w:ins>
            <w:del w:id="175" w:author="Ian Stevenson" w:date="2020-12-29T13:46:00Z">
              <w:r w:rsidDel="0022796C">
                <w:delText xml:space="preserve">The </w:delText>
              </w:r>
            </w:del>
            <w:r>
              <w:t xml:space="preserve">change </w:t>
            </w:r>
            <w:ins w:id="176" w:author="Ian Stevenson" w:date="2020-12-29T13:46:00Z">
              <w:r w:rsidR="0022796C">
                <w:t>in synaptic strength by partitioning the correlogram before</w:t>
              </w:r>
            </w:ins>
            <w:ins w:id="177" w:author="Ian Stevenson" w:date="2020-12-29T13:50:00Z">
              <w:r w:rsidR="0022796C">
                <w:t xml:space="preserve"> (blue)</w:t>
              </w:r>
            </w:ins>
            <w:ins w:id="178" w:author="Ian Stevenson" w:date="2020-12-29T13:46:00Z">
              <w:r w:rsidR="0022796C">
                <w:t xml:space="preserve"> and after</w:t>
              </w:r>
            </w:ins>
            <w:ins w:id="179" w:author="Ian Stevenson" w:date="2020-12-29T13:50:00Z">
              <w:r w:rsidR="0022796C">
                <w:t xml:space="preserve"> (red)</w:t>
              </w:r>
            </w:ins>
            <w:ins w:id="180" w:author="Ian Stevenson" w:date="2020-12-29T13:46:00Z">
              <w:r w:rsidR="0022796C">
                <w:t xml:space="preserve"> the change-point</w:t>
              </w:r>
            </w:ins>
            <w:ins w:id="181" w:author="Ian Stevenson [2]" w:date="2021-01-05T09:45:00Z">
              <w:r w:rsidR="00F81A6E">
                <w:t xml:space="preserve"> </w:t>
              </w:r>
              <w:r w:rsidR="00F81A6E" w:rsidRPr="00F81A6E">
                <w:rPr>
                  <w:b/>
                  <w:bCs/>
                  <w:rPrChange w:id="182" w:author="Ian Stevenson [2]" w:date="2021-01-05T09:45:00Z">
                    <w:rPr/>
                  </w:rPrChange>
                </w:rPr>
                <w:t>(B)</w:t>
              </w:r>
            </w:ins>
            <w:ins w:id="183" w:author="Ian Stevenson" w:date="2020-12-29T13:46:00Z">
              <w:r w:rsidR="0022796C">
                <w:t>.</w:t>
              </w:r>
            </w:ins>
            <w:ins w:id="184" w:author="Ian Stevenson" w:date="2020-12-29T13:53:00Z">
              <w:r w:rsidR="00EB75B7">
                <w:t xml:space="preserve"> Here the histograms indicate the observed counts of postsynaptic spiking</w:t>
              </w:r>
            </w:ins>
            <w:ins w:id="185" w:author="Ian Stevenson" w:date="2021-01-02T10:41:00Z">
              <w:r w:rsidR="0001411F">
                <w:t xml:space="preserve"> relative to presynaptic spiking</w:t>
              </w:r>
            </w:ins>
            <w:ins w:id="186" w:author="Ian Stevenson" w:date="2020-12-29T13:53:00Z">
              <w:r w:rsidR="00EB75B7">
                <w:t xml:space="preserve">, and the curves denote the corresponding </w:t>
              </w:r>
            </w:ins>
            <w:ins w:id="187" w:author="Ian Stevenson" w:date="2021-01-02T10:42:00Z">
              <w:r w:rsidR="0001411F">
                <w:t xml:space="preserve">cross-correlation from the </w:t>
              </w:r>
            </w:ins>
            <w:ins w:id="188" w:author="Ian Stevenson" w:date="2020-12-29T13:53:00Z">
              <w:r w:rsidR="00EB75B7">
                <w:t>model postsynaptic rate.</w:t>
              </w:r>
            </w:ins>
            <w:ins w:id="189" w:author="Ian Stevenson" w:date="2020-12-29T13:49:00Z">
              <w:r w:rsidR="0022796C">
                <w:t xml:space="preserve"> </w:t>
              </w:r>
            </w:ins>
            <w:del w:id="190" w:author="Ian Stevenson" w:date="2020-12-29T13:46:00Z">
              <w:r w:rsidDel="0022796C">
                <w:delText>of LTP can be visualized by splitting the cross-correlogram, before and after T/2.</w:delText>
              </w:r>
              <w:r w:rsidR="00E6262B" w:rsidDel="0022796C">
                <w:delText xml:space="preserve"> </w:delText>
              </w:r>
              <w:r w:rsidDel="0022796C">
                <w:delText xml:space="preserve">The cross-correlation between pre- and postsynaptic spiking is higher after T/2, which suggests a stronger coupling. </w:delText>
              </w:r>
            </w:del>
            <w:r w:rsidRPr="003A4A08">
              <w:rPr>
                <w:b/>
                <w:bCs/>
              </w:rPr>
              <w:t>(C)</w:t>
            </w:r>
            <w:r>
              <w:t xml:space="preserve"> </w:t>
            </w:r>
            <w:ins w:id="191" w:author="Ian Stevenson" w:date="2020-12-29T13:54:00Z">
              <w:r w:rsidR="00EB75B7">
                <w:t xml:space="preserve">By partitioning the correlograms by presynaptic ISI we can also assess the potential influence of short-term synaptic dynamics. </w:t>
              </w:r>
            </w:ins>
            <w:ins w:id="192" w:author="Ian Stevenson" w:date="2020-12-29T13:55:00Z">
              <w:r w:rsidR="00EB75B7">
                <w:t xml:space="preserve">Here, </w:t>
              </w:r>
            </w:ins>
            <w:del w:id="193" w:author="Ian Stevenson" w:date="2020-12-29T13:55:00Z">
              <w:r w:rsidDel="00EB75B7">
                <w:delText xml:space="preserve">The simulated </w:delText>
              </w:r>
              <w:r w:rsidR="006E7061" w:rsidDel="00EB75B7">
                <w:delText>STP</w:delText>
              </w:r>
              <w:r w:rsidDel="00EB75B7">
                <w:delText xml:space="preserve"> can be viewed by plotting the postsynaptic neuron</w:delText>
              </w:r>
              <w:r w:rsidR="009C7696" w:rsidDel="00EB75B7">
                <w:delText xml:space="preserve"> efficacy</w:delText>
              </w:r>
              <w:r w:rsidDel="00EB75B7">
                <w:delText xml:space="preserve"> against presynaptic inter-spike interval (ISI). S</w:delText>
              </w:r>
            </w:del>
            <w:ins w:id="194" w:author="Ian Stevenson" w:date="2020-12-29T13:55:00Z">
              <w:r w:rsidR="00EB75B7">
                <w:t>s</w:t>
              </w:r>
            </w:ins>
            <w:r>
              <w:t>horter presynaptic ISI</w:t>
            </w:r>
            <w:r>
              <w:rPr>
                <w:rFonts w:hint="eastAsia"/>
              </w:rPr>
              <w:t>s</w:t>
            </w:r>
            <w:r>
              <w:t xml:space="preserve"> correspond to lower postsynaptic efficacies, </w:t>
            </w:r>
            <w:del w:id="195" w:author="Ian Stevenson" w:date="2020-12-29T13:55:00Z">
              <w:r w:rsidDel="00EB75B7">
                <w:delText>which shows that the</w:delText>
              </w:r>
            </w:del>
            <w:ins w:id="196" w:author="Ian Stevenson" w:date="2020-12-29T13:55:00Z">
              <w:r w:rsidR="00EB75B7">
                <w:t xml:space="preserve">since the synapse simulated here is </w:t>
              </w:r>
            </w:ins>
            <w:del w:id="197" w:author="Ian Stevenson" w:date="2020-12-29T13:55:00Z">
              <w:r w:rsidDel="00EB75B7">
                <w:delText xml:space="preserve"> STP is </w:delText>
              </w:r>
            </w:del>
            <w:r>
              <w:t>depressi</w:t>
            </w:r>
            <w:del w:id="198" w:author="Ian Stevenson" w:date="2020-12-29T13:55:00Z">
              <w:r w:rsidDel="00EB75B7">
                <w:delText>o</w:delText>
              </w:r>
            </w:del>
            <w:r>
              <w:t>n</w:t>
            </w:r>
            <w:ins w:id="199" w:author="Ian Stevenson" w:date="2020-12-29T13:55:00Z">
              <w:r w:rsidR="00EB75B7">
                <w:t>g</w:t>
              </w:r>
            </w:ins>
            <w:del w:id="200" w:author="Ian Stevenson" w:date="2020-12-29T13:56:00Z">
              <w:r w:rsidDel="00EB75B7">
                <w:delText xml:space="preserve"> here</w:delText>
              </w:r>
            </w:del>
            <w:r>
              <w:t xml:space="preserve">. </w:t>
            </w:r>
            <w:del w:id="201" w:author="Ian Stevenson" w:date="2020-12-29T13:56:00Z">
              <w:r w:rsidDel="00EB75B7">
                <w:delText xml:space="preserve">The efficacy after T/2 consistently dominates the efficacy before T/2, and this shows abruptly increase of LTP after T/2. </w:delText>
              </w:r>
            </w:del>
            <w:ins w:id="202" w:author="Ian Stevenson" w:date="2020-12-29T13:51:00Z">
              <w:r w:rsidR="0022796C">
                <w:t xml:space="preserve">Dots indicate the observed efficacy after splitting </w:t>
              </w:r>
            </w:ins>
            <w:ins w:id="203" w:author="Ian Stevenson" w:date="2020-12-29T13:52:00Z">
              <w:r w:rsidR="0022796C">
                <w:t xml:space="preserve">the distribution of </w:t>
              </w:r>
            </w:ins>
            <w:ins w:id="204" w:author="Ian Stevenson" w:date="2020-12-29T13:51:00Z">
              <w:r w:rsidR="0022796C">
                <w:t xml:space="preserve">pre-synaptic ISIs </w:t>
              </w:r>
            </w:ins>
            <w:ins w:id="205" w:author="Ian Stevenson" w:date="2020-12-29T13:52:00Z">
              <w:r w:rsidR="0022796C">
                <w:t>by</w:t>
              </w:r>
            </w:ins>
            <w:ins w:id="206" w:author="Ian Stevenson" w:date="2020-12-29T13:51:00Z">
              <w:r w:rsidR="0022796C">
                <w:t xml:space="preserve"> quantile.</w:t>
              </w:r>
            </w:ins>
            <w:ins w:id="207" w:author="Ian Stevenson" w:date="2020-12-29T13:52:00Z">
              <w:r w:rsidR="0022796C">
                <w:t xml:space="preserve"> Lines indicate the </w:t>
              </w:r>
            </w:ins>
            <w:ins w:id="208" w:author="Ian Stevenson" w:date="2021-01-02T10:42:00Z">
              <w:r w:rsidR="0001411F">
                <w:t xml:space="preserve">average </w:t>
              </w:r>
            </w:ins>
            <w:ins w:id="209" w:author="Ian Stevenson" w:date="2020-12-29T13:52:00Z">
              <w:r w:rsidR="0022796C">
                <w:t xml:space="preserve">simulated </w:t>
              </w:r>
              <w:r w:rsidR="00EB75B7">
                <w:t>efficacy from the model itself.</w:t>
              </w:r>
            </w:ins>
            <w:ins w:id="210" w:author="Ian Stevenson" w:date="2020-12-29T13:51:00Z">
              <w:r w:rsidR="0022796C">
                <w:t xml:space="preserve"> </w:t>
              </w:r>
            </w:ins>
            <w:r w:rsidRPr="003A4A08">
              <w:rPr>
                <w:b/>
                <w:bCs/>
              </w:rPr>
              <w:t>(D)</w:t>
            </w:r>
            <w:r>
              <w:t xml:space="preserve"> By </w:t>
            </w:r>
            <w:del w:id="211" w:author="Ian Stevenson" w:date="2020-12-29T13:57:00Z">
              <w:r w:rsidDel="00EB75B7">
                <w:delText xml:space="preserve">splitting </w:delText>
              </w:r>
            </w:del>
            <w:ins w:id="212" w:author="Ian Stevenson" w:date="2020-12-29T13:57:00Z">
              <w:r w:rsidR="00EB75B7">
                <w:t xml:space="preserve">partitioning the </w:t>
              </w:r>
            </w:ins>
            <w:r>
              <w:t xml:space="preserve">cross-correlogram </w:t>
            </w:r>
            <w:del w:id="213" w:author="Ian Stevenson" w:date="2020-12-29T13:56:00Z">
              <w:r w:rsidDel="00EB75B7">
                <w:delText>according to</w:delText>
              </w:r>
            </w:del>
            <w:ins w:id="214" w:author="Ian Stevenson" w:date="2020-12-29T13:56:00Z">
              <w:r w:rsidR="00EB75B7">
                <w:t xml:space="preserve">based on both the change-point </w:t>
              </w:r>
            </w:ins>
            <w:del w:id="215" w:author="Ian Stevenson" w:date="2020-12-29T13:56:00Z">
              <w:r w:rsidDel="00EB75B7">
                <w:delText xml:space="preserve"> T </w:delText>
              </w:r>
            </w:del>
            <w:r>
              <w:t xml:space="preserve">and </w:t>
            </w:r>
            <w:ins w:id="216" w:author="Ian Stevenson" w:date="2020-12-29T13:56:00Z">
              <w:r w:rsidR="00EB75B7">
                <w:t xml:space="preserve">the </w:t>
              </w:r>
            </w:ins>
            <w:r>
              <w:t>presynaptic ISI</w:t>
            </w:r>
            <w:ins w:id="217" w:author="Ian Stevenson" w:date="2020-12-29T13:57:00Z">
              <w:r w:rsidR="00EB75B7">
                <w:t xml:space="preserve"> (median split shown here)</w:t>
              </w:r>
            </w:ins>
            <w:r>
              <w:t xml:space="preserve">, we can </w:t>
            </w:r>
            <w:del w:id="218" w:author="Ian Stevenson" w:date="2020-12-29T13:56:00Z">
              <w:r w:rsidDel="00EB75B7">
                <w:delText xml:space="preserve">show </w:delText>
              </w:r>
            </w:del>
            <w:ins w:id="219" w:author="Ian Stevenson" w:date="2020-12-29T13:56:00Z">
              <w:r w:rsidR="00EB75B7">
                <w:t xml:space="preserve">quantify </w:t>
              </w:r>
            </w:ins>
            <w:del w:id="220" w:author="Ian Stevenson" w:date="2020-12-29T13:58:00Z">
              <w:r w:rsidDel="00EB75B7">
                <w:delText xml:space="preserve">LTP </w:delText>
              </w:r>
            </w:del>
            <w:ins w:id="221" w:author="Ian Stevenson" w:date="2020-12-29T13:58:00Z">
              <w:r w:rsidR="00EB75B7">
                <w:t xml:space="preserve">long-term </w:t>
              </w:r>
            </w:ins>
            <w:r>
              <w:t xml:space="preserve">and </w:t>
            </w:r>
            <w:del w:id="222" w:author="Ian Stevenson" w:date="2020-12-29T13:58:00Z">
              <w:r w:rsidDel="00EB75B7">
                <w:delText xml:space="preserve">STP </w:delText>
              </w:r>
            </w:del>
            <w:ins w:id="223" w:author="Ian Stevenson" w:date="2020-12-29T13:58:00Z">
              <w:r w:rsidR="00EB75B7">
                <w:t xml:space="preserve">short-term synaptic changes </w:t>
              </w:r>
            </w:ins>
            <w:r>
              <w:t>simultaneously.</w:t>
            </w:r>
            <w:del w:id="224" w:author="Ian Stevenson" w:date="2020-12-29T13:57:00Z">
              <w:r w:rsidDel="00EB75B7">
                <w:delText xml:space="preserve"> The cross-correlation is higher for later recording period (&gt;T/2) and longer presynaptic ISIs (&gt; median of simulated ISI).</w:delText>
              </w:r>
            </w:del>
            <w:del w:id="225" w:author="Ian Stevenson" w:date="2020-12-29T13:50:00Z">
              <w:r w:rsidR="00E6262B" w:rsidDel="0022796C">
                <w:delText xml:space="preserve"> The baselines are the same across all split plots, which suggest a constant postsynaptic firing rate.</w:delText>
              </w:r>
            </w:del>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3D823EEA" w:rsidR="00A12C49" w:rsidRDefault="00FA4399" w:rsidP="000C7168">
      <w:pPr>
        <w:jc w:val="both"/>
      </w:pPr>
      <w:r>
        <w:lastRenderedPageBreak/>
        <w:t>Using adaptive smoothing, the model simply updates its estimate of the synaptic weight based on the observed spike transmission</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ins w:id="226" w:author="Ian Stevenson" w:date="2020-12-29T13:31:00Z">
        <w:r w:rsidR="002F545A">
          <w:t>-</w:t>
        </w:r>
      </w:ins>
      <w:r>
        <w:t>spike interval</w:t>
      </w:r>
      <w:r w:rsidR="005C6B25">
        <w:t xml:space="preserve"> (ISI)</w:t>
      </w:r>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2F545A">
        <w:tc>
          <w:tcPr>
            <w:tcW w:w="9926" w:type="dxa"/>
          </w:tcPr>
          <w:p w14:paraId="3CF48383" w14:textId="6CDE5F96" w:rsidR="006E7061" w:rsidRDefault="00B3166E" w:rsidP="000C7168">
            <w:pPr>
              <w:jc w:val="both"/>
            </w:pPr>
            <w:commentRangeStart w:id="227"/>
            <w:r>
              <w:rPr>
                <w:noProof/>
              </w:rPr>
              <w:drawing>
                <wp:inline distT="0" distB="0" distL="0" distR="0" wp14:anchorId="1BCF8B6F" wp14:editId="0424E9C9">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commentRangeEnd w:id="227"/>
            <w:r w:rsidR="00F90F81">
              <w:rPr>
                <w:rStyle w:val="CommentReference"/>
              </w:rPr>
              <w:commentReference w:id="227"/>
            </w:r>
          </w:p>
        </w:tc>
      </w:tr>
      <w:tr w:rsidR="006E7061" w14:paraId="7B30E083" w14:textId="77777777" w:rsidTr="002F545A">
        <w:tc>
          <w:tcPr>
            <w:tcW w:w="9926" w:type="dxa"/>
          </w:tcPr>
          <w:p w14:paraId="6417AC10" w14:textId="0F9D09F0" w:rsidR="006E7061" w:rsidRPr="006E7061" w:rsidRDefault="006E7061" w:rsidP="00A45F10">
            <w:pPr>
              <w:jc w:val="both"/>
              <w:rPr>
                <w:b/>
                <w:bCs/>
              </w:rPr>
            </w:pPr>
            <w:r>
              <w:rPr>
                <w:b/>
                <w:bCs/>
              </w:rPr>
              <w:lastRenderedPageBreak/>
              <w:t xml:space="preserve">Figure 2. </w:t>
            </w:r>
            <w:ins w:id="228" w:author="Ian Stevenson" w:date="2020-12-29T14:01:00Z">
              <w:r w:rsidR="000B0239">
                <w:rPr>
                  <w:b/>
                  <w:bCs/>
                </w:rPr>
                <w:t xml:space="preserve">Tracking </w:t>
              </w:r>
            </w:ins>
            <w:del w:id="229" w:author="Ian Stevenson" w:date="2020-12-29T14:00:00Z">
              <w:r w:rsidRPr="00F7088B" w:rsidDel="000B0239">
                <w:rPr>
                  <w:b/>
                  <w:bCs/>
                </w:rPr>
                <w:delText xml:space="preserve">Inference </w:delText>
              </w:r>
            </w:del>
            <w:del w:id="230" w:author="Ian Stevenson" w:date="2020-12-29T14:01:00Z">
              <w:r w:rsidRPr="00F7088B" w:rsidDel="000B0239">
                <w:rPr>
                  <w:b/>
                  <w:bCs/>
                </w:rPr>
                <w:delText xml:space="preserve">of different </w:delText>
              </w:r>
            </w:del>
            <w:r>
              <w:rPr>
                <w:b/>
                <w:bCs/>
              </w:rPr>
              <w:t>long</w:t>
            </w:r>
            <w:r w:rsidRPr="00F7088B">
              <w:rPr>
                <w:b/>
                <w:bCs/>
              </w:rPr>
              <w:t xml:space="preserve">- and </w:t>
            </w:r>
            <w:r>
              <w:rPr>
                <w:b/>
                <w:bCs/>
              </w:rPr>
              <w:t>short</w:t>
            </w:r>
            <w:r w:rsidRPr="00F7088B">
              <w:rPr>
                <w:b/>
                <w:bCs/>
              </w:rPr>
              <w:t>-term plasticity</w:t>
            </w:r>
            <w:ins w:id="231" w:author="Ian Stevenson" w:date="2020-12-29T14:01:00Z">
              <w:r w:rsidR="000B0239">
                <w:rPr>
                  <w:b/>
                  <w:bCs/>
                </w:rPr>
                <w:t xml:space="preserve"> with a model-based approach</w:t>
              </w:r>
            </w:ins>
            <w:r>
              <w:rPr>
                <w:b/>
                <w:bCs/>
              </w:rPr>
              <w:t xml:space="preserve">. </w:t>
            </w:r>
            <w:ins w:id="232" w:author="Ian Stevenson" w:date="2021-01-02T10:51:00Z">
              <w:r w:rsidR="00D75B39">
                <w:rPr>
                  <w:bCs/>
                </w:rPr>
                <w:t xml:space="preserve">Here we simulate </w:t>
              </w:r>
            </w:ins>
            <w:ins w:id="233" w:author="Ian Stevenson" w:date="2021-01-02T10:52:00Z">
              <w:r w:rsidR="00D75B39">
                <w:rPr>
                  <w:bCs/>
                </w:rPr>
                <w:t>several combinations of</w:t>
              </w:r>
            </w:ins>
            <w:ins w:id="234" w:author="Ian Stevenson" w:date="2021-01-02T10:51:00Z">
              <w:r w:rsidR="00D75B39">
                <w:rPr>
                  <w:bCs/>
                </w:rPr>
                <w:t xml:space="preserve"> short- and long-term changes in synaptic weights</w:t>
              </w:r>
            </w:ins>
            <w:ins w:id="235" w:author="Ian Stevenson" w:date="2021-01-02T10:53:00Z">
              <w:r w:rsidR="00D75B39">
                <w:rPr>
                  <w:bCs/>
                </w:rPr>
                <w:t>.</w:t>
              </w:r>
            </w:ins>
            <w:del w:id="236" w:author="Ian Stevenson" w:date="2021-01-02T10:53:00Z">
              <w:r w:rsidDel="00D75B39">
                <w:delText>These plots show fitting results for different LTP (orange) and STP (</w:delText>
              </w:r>
            </w:del>
            <w:ins w:id="237" w:author="Ganchao Wei" w:date="2020-12-20T18:50:00Z">
              <w:del w:id="238" w:author="Ian Stevenson" w:date="2021-01-02T10:53:00Z">
                <w:r w:rsidR="002F1B7E" w:rsidDel="00D75B39">
                  <w:delText>in modification function</w:delText>
                </w:r>
              </w:del>
            </w:ins>
            <w:del w:id="239" w:author="Ian Stevenson" w:date="2021-01-02T10:53:00Z">
              <w:r w:rsidDel="00D75B39">
                <w:delText>blue). The</w:delText>
              </w:r>
              <w:r w:rsidRPr="006A43EF" w:rsidDel="00D75B39">
                <w:delText xml:space="preserve"> </w:delText>
              </w:r>
              <w:r w:rsidDel="00D75B39">
                <w:delText>STP is shown by modification function.</w:delText>
              </w:r>
            </w:del>
            <w:r>
              <w:t xml:space="preserve"> </w:t>
            </w:r>
            <w:ins w:id="240" w:author="Ian Stevenson" w:date="2021-01-02T10:53:00Z">
              <w:r w:rsidR="00D75B39" w:rsidRPr="00F7088B">
                <w:rPr>
                  <w:b/>
                  <w:bCs/>
                </w:rPr>
                <w:t>(</w:t>
              </w:r>
              <w:r w:rsidR="00D75B39">
                <w:rPr>
                  <w:b/>
                  <w:bCs/>
                </w:rPr>
                <w:t>A</w:t>
              </w:r>
              <w:r w:rsidR="00D75B39" w:rsidRPr="00F7088B">
                <w:rPr>
                  <w:b/>
                  <w:bCs/>
                </w:rPr>
                <w:t>)</w:t>
              </w:r>
              <w:r w:rsidR="00D75B39">
                <w:t xml:space="preserve"> shows results from </w:t>
              </w:r>
            </w:ins>
            <w:ins w:id="241" w:author="Ian Stevenson" w:date="2021-01-02T10:54:00Z">
              <w:r w:rsidR="00D75B39">
                <w:t xml:space="preserve">an excitatory, depressing synapse </w:t>
              </w:r>
            </w:ins>
            <w:ins w:id="242" w:author="Ian Stevenson" w:date="2021-01-02T10:55:00Z">
              <w:r w:rsidR="00D75B39">
                <w:t xml:space="preserve">that undergoes long-term changes </w:t>
              </w:r>
            </w:ins>
            <w:ins w:id="243" w:author="Ian Stevenson" w:date="2021-01-02T10:54:00Z">
              <w:r w:rsidR="00D75B39">
                <w:t xml:space="preserve">without a specific change-point. </w:t>
              </w:r>
            </w:ins>
            <w:ins w:id="244" w:author="Ian Stevenson" w:date="2021-01-02T10:56:00Z">
              <w:r w:rsidR="00D75B39">
                <w:t>Slow linear (top</w:t>
              </w:r>
            </w:ins>
            <w:ins w:id="245" w:author="Ian Stevenson" w:date="2021-01-02T10:57:00Z">
              <w:r w:rsidR="00D75B39">
                <w:t xml:space="preserve"> left</w:t>
              </w:r>
            </w:ins>
            <w:ins w:id="246" w:author="Ian Stevenson" w:date="2021-01-02T10:56:00Z">
              <w:r w:rsidR="00D75B39">
                <w:t>) or sinusoidal (bottom</w:t>
              </w:r>
            </w:ins>
            <w:ins w:id="247" w:author="Ian Stevenson" w:date="2021-01-02T10:57:00Z">
              <w:r w:rsidR="00D75B39">
                <w:t xml:space="preserve"> left</w:t>
              </w:r>
            </w:ins>
            <w:ins w:id="248" w:author="Ian Stevenson" w:date="2021-01-02T10:56:00Z">
              <w:r w:rsidR="00D75B39">
                <w:t>) changes in synaptic weight can be accurately tracked from pre- and postsynaptic spiking alone, and the modification function used to generate short-term dynamics can be accurately reconstructed (right)</w:t>
              </w:r>
            </w:ins>
            <w:ins w:id="249" w:author="Ian Stevenson" w:date="2021-01-02T10:58:00Z">
              <w:r w:rsidR="00D75B39">
                <w:t>. Here t</w:t>
              </w:r>
            </w:ins>
            <w:ins w:id="250" w:author="Ian Stevenson" w:date="2021-01-02T10:53:00Z">
              <w:r w:rsidR="00D75B39">
                <w:t xml:space="preserve">he </w:t>
              </w:r>
            </w:ins>
            <w:ins w:id="251" w:author="Ian Stevenson" w:date="2021-01-02T10:58:00Z">
              <w:r w:rsidR="00D75B39">
                <w:t xml:space="preserve">pre- and </w:t>
              </w:r>
            </w:ins>
            <w:ins w:id="252" w:author="Ian Stevenson" w:date="2021-01-02T10:53:00Z">
              <w:r w:rsidR="00D75B39">
                <w:t>postsynaptic baseline firing rates are constant</w:t>
              </w:r>
            </w:ins>
            <w:ins w:id="253" w:author="Ian Stevenson" w:date="2021-01-02T10:58:00Z">
              <w:r w:rsidR="00D75B39">
                <w:t>, and d</w:t>
              </w:r>
            </w:ins>
            <w:del w:id="254" w:author="Ian Stevenson" w:date="2021-01-02T10:53:00Z">
              <w:r w:rsidDel="00D75B39">
                <w:delText>The d</w:delText>
              </w:r>
            </w:del>
            <w:r>
              <w:t xml:space="preserve">ashed lines </w:t>
            </w:r>
            <w:del w:id="255" w:author="Ian Stevenson" w:date="2021-01-02T10:53:00Z">
              <w:r w:rsidDel="00D75B39">
                <w:delText xml:space="preserve">show </w:delText>
              </w:r>
            </w:del>
            <w:ins w:id="256" w:author="Ian Stevenson" w:date="2021-01-02T10:53:00Z">
              <w:r w:rsidR="00D75B39">
                <w:t xml:space="preserve">denote </w:t>
              </w:r>
            </w:ins>
            <w:r>
              <w:t>standard error</w:t>
            </w:r>
            <w:del w:id="257" w:author="Ian Stevenson" w:date="2021-01-02T10:53:00Z">
              <w:r w:rsidDel="00D75B39">
                <w:delText xml:space="preserve"> from point estimations</w:delText>
              </w:r>
            </w:del>
            <w:r>
              <w:t xml:space="preserve">. </w:t>
            </w:r>
            <w:del w:id="258" w:author="Ian Stevenson" w:date="2021-01-02T10:53:00Z">
              <w:r w:rsidRPr="00F7088B" w:rsidDel="00D75B39">
                <w:rPr>
                  <w:b/>
                  <w:bCs/>
                </w:rPr>
                <w:delText>(</w:delText>
              </w:r>
              <w:r w:rsidDel="00D75B39">
                <w:rPr>
                  <w:b/>
                  <w:bCs/>
                </w:rPr>
                <w:delText>A</w:delText>
              </w:r>
              <w:r w:rsidRPr="00F7088B" w:rsidDel="00D75B39">
                <w:rPr>
                  <w:b/>
                  <w:bCs/>
                </w:rPr>
                <w:delText>)</w:delText>
              </w:r>
              <w:r w:rsidDel="00D75B39">
                <w:delText xml:space="preserve"> The fitting results under different types of LTP, i.e. linear- and sinusoidal-changing. The postsynaptic baseline firing rates are constant and STPs are depression. </w:delText>
              </w:r>
            </w:del>
            <w:r w:rsidRPr="00AB2229">
              <w:rPr>
                <w:b/>
                <w:bCs/>
              </w:rPr>
              <w:t>(</w:t>
            </w:r>
            <w:r>
              <w:rPr>
                <w:b/>
                <w:bCs/>
              </w:rPr>
              <w:t>B</w:t>
            </w:r>
            <w:r w:rsidRPr="00AB2229">
              <w:rPr>
                <w:b/>
                <w:bCs/>
              </w:rPr>
              <w:t>)</w:t>
            </w:r>
            <w:r>
              <w:t xml:space="preserve"> </w:t>
            </w:r>
            <w:ins w:id="259" w:author="Ian Stevenson" w:date="2021-01-02T10:59:00Z">
              <w:r w:rsidR="00D75B39">
                <w:t xml:space="preserve">The long-term changes are also apparent </w:t>
              </w:r>
            </w:ins>
            <w:del w:id="260" w:author="Ian Stevenson" w:date="2021-01-02T10:59:00Z">
              <w:r w:rsidDel="00D75B39">
                <w:delText>The</w:delText>
              </w:r>
            </w:del>
            <w:del w:id="261" w:author="Ian Stevenson" w:date="2021-01-02T11:00:00Z">
              <w:r w:rsidDel="00D75B39">
                <w:delText xml:space="preserve">se two LTPs and fitted values can also be visualized </w:delText>
              </w:r>
              <w:bookmarkStart w:id="262" w:name="_Hlk55204305"/>
              <w:r w:rsidDel="00D75B39">
                <w:delText>by splitting</w:delText>
              </w:r>
            </w:del>
            <w:ins w:id="263" w:author="Ian Stevenson" w:date="2021-01-02T11:00:00Z">
              <w:r w:rsidR="00D75B39">
                <w:t>when the</w:t>
              </w:r>
            </w:ins>
            <w:r>
              <w:t xml:space="preserve"> cross-correlogram </w:t>
            </w:r>
            <w:ins w:id="264" w:author="Ian Stevenson" w:date="2021-01-02T11:00:00Z">
              <w:r w:rsidR="00D75B39">
                <w:t xml:space="preserve">is partitioned </w:t>
              </w:r>
            </w:ins>
            <w:ins w:id="265" w:author="Ian Stevenson" w:date="2021-01-02T10:59:00Z">
              <w:r w:rsidR="00D75B39">
                <w:t xml:space="preserve">by </w:t>
              </w:r>
            </w:ins>
            <w:del w:id="266" w:author="Ian Stevenson" w:date="2021-01-02T10:59:00Z">
              <w:r w:rsidDel="00D75B39">
                <w:delText xml:space="preserve">for quartiles of </w:delText>
              </w:r>
            </w:del>
            <w:r>
              <w:t>recording time.</w:t>
            </w:r>
            <w:bookmarkEnd w:id="262"/>
            <w:ins w:id="267" w:author="Ian Stevenson" w:date="2021-01-02T11:04:00Z">
              <w:r w:rsidR="00A45F10">
                <w:t xml:space="preserve"> Here the histograms indicate the observed counts of postsynaptic spiking relative to presynaptic spiking, and the curves denote the corresponding cross-correlation from the model postsynaptic rate.</w:t>
              </w:r>
            </w:ins>
            <w:r>
              <w:t xml:space="preserve"> </w:t>
            </w:r>
            <w:r w:rsidRPr="00F7088B">
              <w:rPr>
                <w:b/>
                <w:bCs/>
              </w:rPr>
              <w:t>(</w:t>
            </w:r>
            <w:r>
              <w:rPr>
                <w:b/>
                <w:bCs/>
              </w:rPr>
              <w:t>C</w:t>
            </w:r>
            <w:r w:rsidRPr="00F7088B">
              <w:rPr>
                <w:b/>
                <w:bCs/>
              </w:rPr>
              <w:t>)</w:t>
            </w:r>
            <w:r>
              <w:t xml:space="preserve"> </w:t>
            </w:r>
            <w:ins w:id="268" w:author="Ian Stevenson" w:date="2021-01-02T11:00:00Z">
              <w:r w:rsidR="00D75B39">
                <w:t>shows results from excitatory synapse</w:t>
              </w:r>
            </w:ins>
            <w:ins w:id="269" w:author="Ian Stevenson" w:date="2021-01-02T11:01:00Z">
              <w:r w:rsidR="00D75B39">
                <w:t>s</w:t>
              </w:r>
            </w:ins>
            <w:ins w:id="270" w:author="Ian Stevenson" w:date="2021-01-02T11:00:00Z">
              <w:r w:rsidR="00D75B39">
                <w:t xml:space="preserve"> that strengthen following a change-point</w:t>
              </w:r>
            </w:ins>
            <w:ins w:id="271" w:author="Ian Stevenson" w:date="2021-01-02T11:01:00Z">
              <w:r w:rsidR="00D75B39">
                <w:t xml:space="preserve">, but with three distinct short-term dynamics: </w:t>
              </w:r>
            </w:ins>
            <w:ins w:id="272" w:author="Ian Stevenson" w:date="2021-01-02T11:02:00Z">
              <w:r w:rsidR="00D75B39">
                <w:t xml:space="preserve">facilitating (top), </w:t>
              </w:r>
            </w:ins>
            <w:del w:id="273" w:author="Ian Stevenson" w:date="2021-01-02T11:01:00Z">
              <w:r w:rsidDel="00D75B39">
                <w:delText xml:space="preserve">The fitting results under different types of STP, i.e. </w:delText>
              </w:r>
            </w:del>
            <w:r>
              <w:t>depressi</w:t>
            </w:r>
            <w:del w:id="274" w:author="Ian Stevenson" w:date="2021-01-02T11:02:00Z">
              <w:r w:rsidDel="00D75B39">
                <w:delText>o</w:delText>
              </w:r>
            </w:del>
            <w:r>
              <w:t>n</w:t>
            </w:r>
            <w:ins w:id="275" w:author="Ian Stevenson" w:date="2021-01-02T11:02:00Z">
              <w:r w:rsidR="00D75B39">
                <w:t>g (middle)</w:t>
              </w:r>
            </w:ins>
            <w:r>
              <w:t>,</w:t>
            </w:r>
            <w:ins w:id="276" w:author="Ian Stevenson" w:date="2021-01-02T11:02:00Z">
              <w:r w:rsidR="00D75B39">
                <w:t xml:space="preserve"> or without plasticity (bottom).</w:t>
              </w:r>
            </w:ins>
            <w:del w:id="277" w:author="Ian Stevenson" w:date="2021-01-02T11:02:00Z">
              <w:r w:rsidDel="00D75B39">
                <w:delText xml:space="preserve"> facilitation and no STP. The postsynaptic baseline firing rates are constant and LTPs are step-changing at middle recording time.</w:delText>
              </w:r>
            </w:del>
            <w:r>
              <w:t xml:space="preserve"> </w:t>
            </w:r>
            <w:r w:rsidRPr="00F7088B">
              <w:rPr>
                <w:b/>
                <w:bCs/>
              </w:rPr>
              <w:t>(</w:t>
            </w:r>
            <w:r>
              <w:rPr>
                <w:b/>
                <w:bCs/>
              </w:rPr>
              <w:t>D</w:t>
            </w:r>
            <w:r w:rsidRPr="00F7088B">
              <w:rPr>
                <w:b/>
                <w:bCs/>
              </w:rPr>
              <w:t>)</w:t>
            </w:r>
            <w:r>
              <w:t xml:space="preserve"> </w:t>
            </w:r>
            <w:ins w:id="278" w:author="Ian Stevenson" w:date="2021-01-02T11:03:00Z">
              <w:r w:rsidR="00A45F10">
                <w:t xml:space="preserve">Here the differences in short-term dynamics are apparent when the cross-correlogram is partitioned by </w:t>
              </w:r>
            </w:ins>
            <w:del w:id="279" w:author="Ian Stevenson" w:date="2021-01-02T11:03:00Z">
              <w:r w:rsidDel="00A45F10">
                <w:delText xml:space="preserve">Split cross-correlograms for quartiles of </w:delText>
              </w:r>
            </w:del>
            <w:r>
              <w:t>presynaptic ISI</w:t>
            </w:r>
            <w:del w:id="280" w:author="Ian Stevenson" w:date="2021-01-02T11:03:00Z">
              <w:r w:rsidDel="00A45F10">
                <w:delText>s show these STPs and fitted values</w:delText>
              </w:r>
            </w:del>
            <w:r>
              <w:t>.</w:t>
            </w:r>
          </w:p>
        </w:tc>
      </w:tr>
    </w:tbl>
    <w:p w14:paraId="071C23A4" w14:textId="77777777" w:rsidR="006E7061" w:rsidRDefault="006E7061" w:rsidP="000C7168">
      <w:pPr>
        <w:jc w:val="both"/>
      </w:pPr>
    </w:p>
    <w:p w14:paraId="0B22A3DC" w14:textId="35E35741" w:rsidR="00B8648C" w:rsidRDefault="00A91FAC" w:rsidP="000C7168">
      <w:pPr>
        <w:jc w:val="both"/>
        <w:rPr>
          <w:ins w:id="281" w:author="Ganchao Wei" w:date="2020-12-20T16:02:00Z"/>
        </w:rPr>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 timing-dependent plasticity (STDP).</w:t>
      </w:r>
      <w:r w:rsidRPr="00A91FAC">
        <w:t xml:space="preserve"> </w:t>
      </w:r>
      <w:r>
        <w:t xml:space="preserve">The modification function is a traditional double-exponential function, </w:t>
      </w:r>
      <w:proofErr w:type="gramStart"/>
      <w:r>
        <w:t>similar to</w:t>
      </w:r>
      <w:proofErr w:type="gramEnd"/>
      <w:r>
        <w:t xml:space="preserve"> data from cortical and hippocampal slices, where the synapse is strengthened when postsynaptic spike</w:t>
      </w:r>
      <w:r w:rsidR="00A70B20">
        <w:t>s</w:t>
      </w:r>
      <w:r>
        <w:t xml:space="preserve"> follow presynaptic spikes and weakened when presynaptic spikes follow postsynaptic spikes. With the presynaptic spike timing again coming from a Poisson GLM, STDP induces slow fluctuations in the synaptic strength of the full model (Fig 3</w:t>
      </w:r>
      <w:ins w:id="282" w:author="Ganchao Wei" w:date="2020-12-21T08:39:00Z">
        <w:r w:rsidR="001D23B0">
          <w:t>A</w:t>
        </w:r>
      </w:ins>
      <w:del w:id="283" w:author="Ganchao Wei" w:date="2020-12-21T08:39:00Z">
        <w:r w:rsidDel="001D23B0">
          <w:delText>B</w:delText>
        </w:r>
      </w:del>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ins w:id="284" w:author="Ganchao Wei" w:date="2020-12-21T08:39:00Z">
        <w:r w:rsidR="001D23B0">
          <w:t>B</w:t>
        </w:r>
      </w:ins>
      <w:del w:id="285" w:author="Ganchao Wei" w:date="2020-12-21T08:39:00Z">
        <w:r w:rsidR="00A70B20" w:rsidDel="001D23B0">
          <w:delText>C</w:delText>
        </w:r>
      </w:del>
      <w:r w:rsidR="00A70B20">
        <w:t>). Although the short-term synaptic effects are visible when partitioning the cross-correlograms</w:t>
      </w:r>
      <w:ins w:id="286" w:author="Ganchao Wei" w:date="2020-12-21T08:40:00Z">
        <w:r w:rsidR="001D23B0">
          <w:t xml:space="preserve"> (Fig 3C)</w:t>
        </w:r>
      </w:ins>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rPr>
          <w:ins w:id="287" w:author="Ganchao Wei" w:date="2020-12-16T09:49:00Z"/>
        </w:trPr>
        <w:tc>
          <w:tcPr>
            <w:tcW w:w="9926" w:type="dxa"/>
          </w:tcPr>
          <w:p w14:paraId="50959074" w14:textId="373CF666" w:rsidR="00C230C6" w:rsidRDefault="007849DF" w:rsidP="000C7168">
            <w:pPr>
              <w:jc w:val="both"/>
              <w:rPr>
                <w:ins w:id="288" w:author="Ganchao Wei" w:date="2020-12-16T09:49:00Z"/>
              </w:rPr>
            </w:pPr>
            <w:ins w:id="289" w:author="Ganchao Wei" w:date="2020-12-16T21:30:00Z">
              <w:r>
                <w:rPr>
                  <w:noProof/>
                </w:rPr>
                <w:lastRenderedPageBreak/>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ins>
          </w:p>
        </w:tc>
      </w:tr>
      <w:tr w:rsidR="00C230C6" w14:paraId="0C059438" w14:textId="77777777" w:rsidTr="00F90F81">
        <w:trPr>
          <w:ins w:id="290" w:author="Ganchao Wei" w:date="2020-12-16T09:49:00Z"/>
        </w:trPr>
        <w:tc>
          <w:tcPr>
            <w:tcW w:w="9926" w:type="dxa"/>
          </w:tcPr>
          <w:p w14:paraId="13ADC259" w14:textId="11863CD4" w:rsidR="00C230C6" w:rsidRDefault="00C230C6" w:rsidP="000677A1">
            <w:pPr>
              <w:jc w:val="both"/>
              <w:rPr>
                <w:ins w:id="291" w:author="Ganchao Wei" w:date="2020-12-16T09:49:00Z"/>
              </w:rPr>
            </w:pPr>
            <w:ins w:id="292" w:author="Ganchao Wei" w:date="2020-12-16T09:50:00Z">
              <w:r>
                <w:rPr>
                  <w:b/>
                  <w:bCs/>
                </w:rPr>
                <w:t xml:space="preserve">Figure 3. </w:t>
              </w:r>
            </w:ins>
            <w:ins w:id="293" w:author="Ian Stevenson" w:date="2020-12-29T14:01:00Z">
              <w:r w:rsidR="000B0239">
                <w:rPr>
                  <w:b/>
                  <w:bCs/>
                </w:rPr>
                <w:t>Tracking naturalistic long-term synaptic dynamics</w:t>
              </w:r>
            </w:ins>
            <w:ins w:id="294" w:author="Ganchao Wei" w:date="2020-12-16T09:50:00Z">
              <w:del w:id="295" w:author="Ian Stevenson" w:date="2020-12-29T14:02:00Z">
                <w:r w:rsidRPr="00A6247E" w:rsidDel="000B0239">
                  <w:rPr>
                    <w:b/>
                    <w:bCs/>
                  </w:rPr>
                  <w:delText>Inference under STDP generated LTP</w:delText>
                </w:r>
              </w:del>
              <w:r>
                <w:rPr>
                  <w:b/>
                  <w:bCs/>
                </w:rPr>
                <w:t xml:space="preserve">. </w:t>
              </w:r>
            </w:ins>
            <w:ins w:id="296" w:author="Ian Stevenson" w:date="2021-01-02T11:07:00Z">
              <w:r w:rsidR="00F90F81">
                <w:rPr>
                  <w:bCs/>
                </w:rPr>
                <w:t xml:space="preserve">Here we simulate an excitatory, depressing synapse with long-term changes </w:t>
              </w:r>
            </w:ins>
            <w:ins w:id="297" w:author="Ganchao Wei" w:date="2020-12-16T09:50:00Z">
              <w:del w:id="298" w:author="Ian Stevenson" w:date="2021-01-02T11:07:00Z">
                <w:r w:rsidDel="00F90F81">
                  <w:delText xml:space="preserve">These plots show one example with LTP </w:delText>
                </w:r>
              </w:del>
              <w:r>
                <w:t>generated by spike-timing dependent plasticity (STDP)</w:t>
              </w:r>
              <w:del w:id="299" w:author="Ian Stevenson" w:date="2021-01-02T11:08:00Z">
                <w:r w:rsidDel="00F90F81">
                  <w:delText xml:space="preserve"> model</w:delText>
                </w:r>
              </w:del>
              <w:r>
                <w:t xml:space="preserve">. </w:t>
              </w:r>
            </w:ins>
            <w:ins w:id="300" w:author="Ian Stevenson" w:date="2021-01-02T11:10:00Z">
              <w:r w:rsidR="00F90F81">
                <w:t xml:space="preserve">The model can accurately track the slow fluctuations in synaptic weight induced by </w:t>
              </w:r>
            </w:ins>
            <w:ins w:id="301" w:author="Ganchao Wei" w:date="2020-12-16T09:50:00Z">
              <w:del w:id="302" w:author="Ian Stevenson" w:date="2021-01-02T11:10:00Z">
                <w:r w:rsidDel="00F90F81">
                  <w:delText>The</w:delText>
                </w:r>
              </w:del>
            </w:ins>
            <w:ins w:id="303" w:author="Ian Stevenson" w:date="2021-01-02T11:10:00Z">
              <w:r w:rsidR="00F90F81">
                <w:t>a double-exponential</w:t>
              </w:r>
            </w:ins>
            <w:ins w:id="304" w:author="Ganchao Wei" w:date="2020-12-16T09:50:00Z">
              <w:r>
                <w:t xml:space="preserve"> </w:t>
              </w:r>
            </w:ins>
            <w:ins w:id="305" w:author="Ian Stevenson" w:date="2021-01-02T11:09:00Z">
              <w:r w:rsidR="00F90F81">
                <w:t>STDP</w:t>
              </w:r>
            </w:ins>
            <w:ins w:id="306" w:author="Ian Stevenson" w:date="2021-01-02T11:08:00Z">
              <w:r w:rsidR="00F90F81">
                <w:t xml:space="preserve"> </w:t>
              </w:r>
            </w:ins>
            <w:ins w:id="307" w:author="Ganchao Wei" w:date="2020-12-16T09:50:00Z">
              <w:del w:id="308" w:author="Ian Stevenson" w:date="2021-01-02T11:08:00Z">
                <w:r w:rsidDel="00F90F81">
                  <w:delText>modification function for</w:delText>
                </w:r>
              </w:del>
            </w:ins>
            <w:ins w:id="309" w:author="Ian Stevenson" w:date="2021-01-02T11:08:00Z">
              <w:r w:rsidR="00F90F81">
                <w:t>learning rule</w:t>
              </w:r>
            </w:ins>
            <w:ins w:id="310" w:author="Ganchao Wei" w:date="2020-12-16T09:50:00Z">
              <w:del w:id="311" w:author="Ian Stevenson" w:date="2021-01-02T11:08:00Z">
                <w:r w:rsidDel="00F90F81">
                  <w:delText xml:space="preserve"> LTP in STDP model is </w:delText>
                </w:r>
              </w:del>
              <w:del w:id="312" w:author="Ian Stevenson" w:date="2021-01-02T11:09:00Z">
                <w:r w:rsidDel="00F90F81">
                  <w:delText xml:space="preserve">a </w:delText>
                </w:r>
              </w:del>
              <w:del w:id="313" w:author="Ian Stevenson" w:date="2021-01-02T11:10:00Z">
                <w:r w:rsidDel="00F90F81">
                  <w:delText>double-exponential</w:delText>
                </w:r>
              </w:del>
            </w:ins>
            <w:ins w:id="314" w:author="Ian Stevenson" w:date="2021-01-02T11:09:00Z">
              <w:r w:rsidR="00F90F81">
                <w:t xml:space="preserve"> </w:t>
              </w:r>
              <w:r w:rsidR="00F90F81" w:rsidRPr="00F90F81">
                <w:rPr>
                  <w:b/>
                  <w:rPrChange w:id="315" w:author="Ian Stevenson" w:date="2021-01-02T11:10:00Z">
                    <w:rPr/>
                  </w:rPrChange>
                </w:rPr>
                <w:t>(A)</w:t>
              </w:r>
            </w:ins>
            <w:ins w:id="316" w:author="Ian Stevenson" w:date="2021-01-02T11:11:00Z">
              <w:r w:rsidR="00F90F81">
                <w:t xml:space="preserve">, as well as the modification function that generates short-term dynamics </w:t>
              </w:r>
              <w:r w:rsidR="00F90F81" w:rsidRPr="00F90F81">
                <w:rPr>
                  <w:b/>
                  <w:rPrChange w:id="317" w:author="Ian Stevenson" w:date="2021-01-02T11:11:00Z">
                    <w:rPr/>
                  </w:rPrChange>
                </w:rPr>
                <w:t>(B)</w:t>
              </w:r>
            </w:ins>
            <w:ins w:id="318" w:author="Ganchao Wei" w:date="2020-12-16T09:50:00Z">
              <w:del w:id="319" w:author="Ian Stevenson" w:date="2021-01-02T11:09:00Z">
                <w:r w:rsidDel="00F90F81">
                  <w:delText xml:space="preserve"> function</w:delText>
                </w:r>
              </w:del>
              <w:r>
                <w:t xml:space="preserve">. </w:t>
              </w:r>
            </w:ins>
            <w:ins w:id="320" w:author="Ian Stevenson" w:date="2021-01-02T11:13:00Z">
              <w:r w:rsidR="000677A1">
                <w:t xml:space="preserve">As before, </w:t>
              </w:r>
            </w:ins>
            <w:ins w:id="321" w:author="Ganchao Wei" w:date="2020-12-16T09:50:00Z">
              <w:del w:id="322" w:author="Ian Stevenson" w:date="2021-01-02T11:12:00Z">
                <w:r w:rsidDel="00F90F81">
                  <w:delText>The baseline</w:delText>
                </w:r>
              </w:del>
            </w:ins>
            <w:ins w:id="323" w:author="Ganchao Wei" w:date="2020-12-20T09:44:00Z">
              <w:del w:id="324" w:author="Ian Stevenson" w:date="2021-01-02T11:12:00Z">
                <w:r w:rsidR="004B507C" w:rsidDel="00F90F81">
                  <w:delText xml:space="preserve"> firing rate for postsynaptic neuron is set to 15Hz</w:delText>
                </w:r>
              </w:del>
            </w:ins>
            <w:ins w:id="325" w:author="Ganchao Wei" w:date="2020-12-20T18:50:00Z">
              <w:del w:id="326" w:author="Ian Stevenson" w:date="2021-01-02T11:12:00Z">
                <w:r w:rsidR="002F1B7E" w:rsidDel="00F90F81">
                  <w:delText xml:space="preserve"> and</w:delText>
                </w:r>
              </w:del>
            </w:ins>
            <w:ins w:id="327" w:author="Ganchao Wei" w:date="2020-12-20T09:45:00Z">
              <w:del w:id="328" w:author="Ian Stevenson" w:date="2021-01-02T11:12:00Z">
                <w:r w:rsidR="004B507C" w:rsidDel="00F90F81">
                  <w:delText xml:space="preserve"> </w:delText>
                </w:r>
              </w:del>
            </w:ins>
            <w:ins w:id="329" w:author="Ganchao Wei" w:date="2020-12-20T18:50:00Z">
              <w:del w:id="330" w:author="Ian Stevenson" w:date="2021-01-02T11:12:00Z">
                <w:r w:rsidR="002F1B7E" w:rsidDel="00F90F81">
                  <w:delText>t</w:delText>
                </w:r>
              </w:del>
            </w:ins>
            <w:ins w:id="331" w:author="Ganchao Wei" w:date="2020-12-20T09:45:00Z">
              <w:del w:id="332" w:author="Ian Stevenson" w:date="2021-01-02T11:12:00Z">
                <w:r w:rsidR="004B507C" w:rsidDel="00F90F81">
                  <w:delText>he</w:delText>
                </w:r>
              </w:del>
            </w:ins>
            <w:ins w:id="333" w:author="Ganchao Wei" w:date="2020-12-16T09:50:00Z">
              <w:del w:id="334" w:author="Ian Stevenson" w:date="2021-01-02T11:12:00Z">
                <w:r w:rsidDel="00F90F81">
                  <w:delText xml:space="preserve"> STP is depression.</w:delText>
                </w:r>
              </w:del>
            </w:ins>
            <w:ins w:id="335" w:author="Ganchao Wei" w:date="2020-12-20T18:47:00Z">
              <w:del w:id="336" w:author="Ian Stevenson" w:date="2021-01-02T11:12:00Z">
                <w:r w:rsidR="006A445B" w:rsidDel="00F90F81">
                  <w:delText xml:space="preserve"> Dashed lines </w:delText>
                </w:r>
              </w:del>
              <w:del w:id="337" w:author="Ian Stevenson" w:date="2021-01-02T11:11:00Z">
                <w:r w:rsidR="006A445B" w:rsidDel="00F90F81">
                  <w:delText>show</w:delText>
                </w:r>
              </w:del>
              <w:del w:id="338" w:author="Ian Stevenson" w:date="2021-01-02T11:12:00Z">
                <w:r w:rsidR="006A445B" w:rsidDel="00F90F81">
                  <w:delText xml:space="preserve"> standard error.</w:delText>
                </w:r>
              </w:del>
            </w:ins>
            <w:ins w:id="339" w:author="Ganchao Wei" w:date="2020-12-16T09:50:00Z">
              <w:del w:id="340" w:author="Ian Stevenson" w:date="2021-01-02T11:12:00Z">
                <w:r w:rsidDel="00F90F81">
                  <w:delText xml:space="preserve"> </w:delText>
                </w:r>
                <w:r w:rsidRPr="00B1460D" w:rsidDel="00F90F81">
                  <w:rPr>
                    <w:b/>
                    <w:bCs/>
                  </w:rPr>
                  <w:delText>(A)</w:delText>
                </w:r>
              </w:del>
            </w:ins>
            <w:ins w:id="341" w:author="Ganchao Wei" w:date="2020-12-20T09:45:00Z">
              <w:del w:id="342" w:author="Ian Stevenson" w:date="2021-01-02T11:12:00Z">
                <w:r w:rsidR="004B507C" w:rsidDel="00F90F81">
                  <w:rPr>
                    <w:b/>
                    <w:bCs/>
                  </w:rPr>
                  <w:delText xml:space="preserve"> </w:delText>
                </w:r>
                <w:r w:rsidR="004B507C" w:rsidRPr="002F545A" w:rsidDel="00F90F81">
                  <w:delText>and</w:delText>
                </w:r>
              </w:del>
            </w:ins>
            <w:ins w:id="343" w:author="Ganchao Wei" w:date="2020-12-16T09:50:00Z">
              <w:del w:id="344" w:author="Ian Stevenson" w:date="2021-01-02T11:12:00Z">
                <w:r w:rsidRPr="00B1460D" w:rsidDel="00F90F81">
                  <w:rPr>
                    <w:b/>
                    <w:bCs/>
                  </w:rPr>
                  <w:delText xml:space="preserve"> (B) </w:delText>
                </w:r>
                <w:r w:rsidDel="00F90F81">
                  <w:delText>show fitted results for LTP and STP</w:delText>
                </w:r>
              </w:del>
            </w:ins>
            <w:ins w:id="345" w:author="Ganchao Wei" w:date="2020-12-20T18:51:00Z">
              <w:del w:id="346" w:author="Ian Stevenson" w:date="2021-01-02T11:12:00Z">
                <w:r w:rsidR="002F1B7E" w:rsidDel="00F90F81">
                  <w:delText xml:space="preserve"> (modification function)</w:delText>
                </w:r>
              </w:del>
            </w:ins>
            <w:ins w:id="347" w:author="Ganchao Wei" w:date="2020-12-16T09:50:00Z">
              <w:del w:id="348" w:author="Ian Stevenson" w:date="2021-01-02T11:12:00Z">
                <w:r w:rsidDel="00F90F81">
                  <w:delText xml:space="preserve">. </w:delText>
                </w:r>
                <w:r w:rsidRPr="00A6247E" w:rsidDel="00F90F81">
                  <w:rPr>
                    <w:b/>
                    <w:bCs/>
                  </w:rPr>
                  <w:delText>(</w:delText>
                </w:r>
              </w:del>
            </w:ins>
            <w:ins w:id="349" w:author="Ganchao Wei" w:date="2020-12-20T09:45:00Z">
              <w:del w:id="350" w:author="Ian Stevenson" w:date="2021-01-02T11:12:00Z">
                <w:r w:rsidR="004B507C" w:rsidDel="00F90F81">
                  <w:rPr>
                    <w:b/>
                    <w:bCs/>
                  </w:rPr>
                  <w:delText>C</w:delText>
                </w:r>
              </w:del>
            </w:ins>
            <w:ins w:id="351" w:author="Ganchao Wei" w:date="2020-12-16T09:50:00Z">
              <w:del w:id="352" w:author="Ian Stevenson" w:date="2021-01-02T11:12:00Z">
                <w:r w:rsidRPr="00A6247E" w:rsidDel="00F90F81">
                  <w:rPr>
                    <w:b/>
                    <w:bCs/>
                  </w:rPr>
                  <w:delText>)</w:delText>
                </w:r>
                <w:r w:rsidDel="00F90F81">
                  <w:delText xml:space="preserve"> </w:delText>
                </w:r>
              </w:del>
              <w:del w:id="353" w:author="Ian Stevenson" w:date="2021-01-02T11:13:00Z">
                <w:r w:rsidDel="000677A1">
                  <w:delText xml:space="preserve">The STP can be visualized by splitting cross-correlogram </w:delText>
                </w:r>
              </w:del>
            </w:ins>
            <w:ins w:id="354" w:author="Ganchao Wei" w:date="2020-12-20T18:48:00Z">
              <w:del w:id="355" w:author="Ian Stevenson" w:date="2021-01-02T11:13:00Z">
                <w:r w:rsidR="006A445B" w:rsidDel="000677A1">
                  <w:delText>according to</w:delText>
                </w:r>
              </w:del>
            </w:ins>
            <w:ins w:id="356" w:author="Ganchao Wei" w:date="2020-12-16T09:50:00Z">
              <w:del w:id="357" w:author="Ian Stevenson" w:date="2021-01-02T11:13:00Z">
                <w:r w:rsidDel="000677A1">
                  <w:delText xml:space="preserve"> quartiles of presynaptic ISIs.</w:delText>
                </w:r>
              </w:del>
            </w:ins>
            <w:ins w:id="358" w:author="Ian Stevenson" w:date="2021-01-02T11:13:00Z">
              <w:r w:rsidR="00F90F81">
                <w:t>the short-term dynamics are</w:t>
              </w:r>
              <w:r w:rsidR="000677A1">
                <w:t xml:space="preserve"> also</w:t>
              </w:r>
              <w:r w:rsidR="00F90F81">
                <w:t xml:space="preserve"> apparent when the cross-correlogram is partitioned by presynaptic ISI. </w:t>
              </w:r>
            </w:ins>
            <w:ins w:id="359" w:author="Ian Stevenson" w:date="2021-01-02T11:12:00Z">
              <w:r w:rsidR="00F90F81">
                <w:t>Here the baseline firing rate for postsynaptic neuron is set to 15Hz, and dashed lines denote standard error.</w:t>
              </w:r>
            </w:ins>
            <w:ins w:id="360" w:author="Ganchao Wei" w:date="2020-12-16T09:50:00Z">
              <w:r>
                <w:t xml:space="preserve"> </w:t>
              </w:r>
            </w:ins>
          </w:p>
        </w:tc>
      </w:tr>
    </w:tbl>
    <w:p w14:paraId="3E2A45BC" w14:textId="455108CE" w:rsidR="008E58AC" w:rsidRDefault="008E58AC" w:rsidP="000C7168">
      <w:pPr>
        <w:jc w:val="both"/>
        <w:rPr>
          <w:ins w:id="361" w:author="Ganchao Wei" w:date="2020-12-16T09:50:00Z"/>
        </w:rPr>
      </w:pPr>
    </w:p>
    <w:p w14:paraId="50CBB1C2" w14:textId="76FB17D2" w:rsidR="00C230C6" w:rsidRDefault="00C230C6" w:rsidP="000C7168">
      <w:pPr>
        <w:jc w:val="both"/>
        <w:rPr>
          <w:ins w:id="362" w:author="Ganchao Wei" w:date="2020-12-16T09:49:00Z"/>
        </w:rPr>
      </w:pPr>
      <w:ins w:id="363" w:author="Ganchao Wei" w:date="2020-12-16T09:50:00Z">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w:ins>
      <m:oMath>
        <m:sSub>
          <m:sSubPr>
            <m:ctrlPr>
              <w:ins w:id="364" w:author="Ganchao Wei" w:date="2020-12-16T09:50:00Z">
                <w:rPr>
                  <w:rFonts w:ascii="Cambria Math" w:hAnsi="Cambria Math"/>
                  <w:i/>
                </w:rPr>
              </w:ins>
            </m:ctrlPr>
          </m:sSubPr>
          <m:e>
            <m:r>
              <w:ins w:id="365" w:author="Ganchao Wei" w:date="2020-12-16T09:50:00Z">
                <w:rPr>
                  <w:rFonts w:ascii="Cambria Math" w:hAnsi="Cambria Math"/>
                </w:rPr>
                <m:t>w</m:t>
              </w:ins>
            </m:r>
          </m:e>
          <m:sub>
            <m:r>
              <w:ins w:id="366" w:author="Ganchao Wei" w:date="2020-12-16T09:50:00Z">
                <w:rPr>
                  <w:rFonts w:ascii="Cambria Math" w:hAnsi="Cambria Math"/>
                </w:rPr>
                <m:t>S</m:t>
              </w:ins>
            </m:r>
          </m:sub>
        </m:sSub>
      </m:oMath>
      <w:ins w:id="367" w:author="Ganchao Wei" w:date="2020-12-16T09:50:00Z">
        <w:r>
          <w:t xml:space="preserve"> is positive and decays to a baseline value of </w:t>
        </w:r>
      </w:ins>
      <m:oMath>
        <m:r>
          <w:ins w:id="368" w:author="Ganchao Wei" w:date="2020-12-16T09:50:00Z">
            <w:rPr>
              <w:rFonts w:ascii="Cambria Math" w:hAnsi="Cambria Math"/>
            </w:rPr>
            <m:t>1</m:t>
          </w:ins>
        </m:r>
      </m:oMath>
      <w:ins w:id="369" w:author="Ganchao Wei" w:date="2020-12-16T09:50:00Z">
        <w:r>
          <w:t xml:space="preserve"> such that the sign of the long-term effect </w:t>
        </w:r>
      </w:ins>
      <m:oMath>
        <m:sSub>
          <m:sSubPr>
            <m:ctrlPr>
              <w:ins w:id="370" w:author="Ganchao Wei" w:date="2020-12-16T09:50:00Z">
                <w:rPr>
                  <w:rFonts w:ascii="Cambria Math" w:hAnsi="Cambria Math"/>
                  <w:i/>
                </w:rPr>
              </w:ins>
            </m:ctrlPr>
          </m:sSubPr>
          <m:e>
            <m:r>
              <w:ins w:id="371" w:author="Ganchao Wei" w:date="2020-12-16T09:50:00Z">
                <w:rPr>
                  <w:rFonts w:ascii="Cambria Math" w:hAnsi="Cambria Math"/>
                </w:rPr>
                <m:t>w</m:t>
              </w:ins>
            </m:r>
          </m:e>
          <m:sub>
            <m:r>
              <w:ins w:id="372" w:author="Ganchao Wei" w:date="2020-12-16T09:50:00Z">
                <w:rPr>
                  <w:rFonts w:ascii="Cambria Math" w:hAnsi="Cambria Math"/>
                </w:rPr>
                <m:t>L</m:t>
              </w:ins>
            </m:r>
          </m:sub>
        </m:sSub>
      </m:oMath>
      <w:ins w:id="373" w:author="Ganchao Wei" w:date="2020-12-16T09:50:00Z">
        <w:r>
          <w:t xml:space="preserve"> effectively determines whether the synapse is excitatory </w:t>
        </w:r>
      </w:ins>
      <m:oMath>
        <m:r>
          <w:ins w:id="374" w:author="Ganchao Wei" w:date="2020-12-16T09:50:00Z">
            <w:rPr>
              <w:rFonts w:ascii="Cambria Math" w:hAnsi="Cambria Math"/>
            </w:rPr>
            <m:t>&gt;0</m:t>
          </w:ins>
        </m:r>
      </m:oMath>
      <w:ins w:id="375" w:author="Ganchao Wei" w:date="2020-12-16T09:50:00Z">
        <w:r>
          <w:t xml:space="preserve"> or inhibitory </w:t>
        </w:r>
      </w:ins>
      <m:oMath>
        <m:r>
          <w:ins w:id="376" w:author="Ganchao Wei" w:date="2020-12-16T09:50:00Z">
            <w:rPr>
              <w:rFonts w:ascii="Cambria Math" w:hAnsi="Cambria Math"/>
            </w:rPr>
            <m:t>&lt;0</m:t>
          </w:ins>
        </m:r>
      </m:oMath>
      <w:ins w:id="377" w:author="Ganchao Wei" w:date="2020-12-16T09:50:00Z">
        <w:r>
          <w:t>. As before, both short- and long-term synaptic effects can be estimated when simulating from the full model (Fig 4).</w:t>
        </w:r>
      </w:ins>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8" w:author="Ganchao Wei" w:date="2020-12-20T15:58:00Z">
          <w:tblPr>
            <w:tblStyle w:val="TableGrid"/>
            <w:tblW w:w="0" w:type="auto"/>
            <w:tblLook w:val="04A0" w:firstRow="1" w:lastRow="0" w:firstColumn="1" w:lastColumn="0" w:noHBand="0" w:noVBand="1"/>
          </w:tblPr>
        </w:tblPrChange>
      </w:tblPr>
      <w:tblGrid>
        <w:gridCol w:w="9936"/>
        <w:tblGridChange w:id="379">
          <w:tblGrid>
            <w:gridCol w:w="9936"/>
          </w:tblGrid>
        </w:tblGridChange>
      </w:tblGrid>
      <w:tr w:rsidR="009D7A4E" w14:paraId="4727A893" w14:textId="77777777" w:rsidTr="00A12C49">
        <w:tc>
          <w:tcPr>
            <w:tcW w:w="9926" w:type="dxa"/>
            <w:tcPrChange w:id="380" w:author="Ganchao Wei" w:date="2020-12-20T15:58:00Z">
              <w:tcPr>
                <w:tcW w:w="9926" w:type="dxa"/>
                <w:tcBorders>
                  <w:top w:val="nil"/>
                  <w:left w:val="nil"/>
                  <w:bottom w:val="nil"/>
                  <w:right w:val="nil"/>
                </w:tcBorders>
              </w:tcPr>
            </w:tcPrChange>
          </w:tcPr>
          <w:p w14:paraId="6AAB429E" w14:textId="3C10B519" w:rsidR="009D7A4E" w:rsidRDefault="007849DF" w:rsidP="00922CF7">
            <w:pPr>
              <w:jc w:val="both"/>
            </w:pPr>
            <w:ins w:id="381" w:author="Ganchao Wei" w:date="2020-12-16T21:30:00Z">
              <w:r>
                <w:rPr>
                  <w:noProof/>
                </w:rPr>
                <w:lastRenderedPageBreak/>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ins>
          </w:p>
        </w:tc>
      </w:tr>
      <w:tr w:rsidR="009D7A4E" w14:paraId="222D375E" w14:textId="77777777" w:rsidTr="00F81A6E">
        <w:tc>
          <w:tcPr>
            <w:tcW w:w="9926" w:type="dxa"/>
          </w:tcPr>
          <w:p w14:paraId="577AEEEF" w14:textId="20685DB0" w:rsidR="006E5E8E" w:rsidRPr="00F81A6E" w:rsidRDefault="009D7A4E" w:rsidP="00922CF7">
            <w:pPr>
              <w:jc w:val="both"/>
            </w:pPr>
            <w:r>
              <w:rPr>
                <w:b/>
                <w:bCs/>
              </w:rPr>
              <w:t>Figure 4.</w:t>
            </w:r>
            <w:del w:id="382" w:author="Ian Stevenson [2]" w:date="2021-01-05T09:50:00Z">
              <w:r w:rsidDel="00F81A6E">
                <w:rPr>
                  <w:b/>
                  <w:bCs/>
                </w:rPr>
                <w:delText xml:space="preserve"> </w:delText>
              </w:r>
              <w:r w:rsidR="00F81A6E" w:rsidDel="00F81A6E">
                <w:rPr>
                  <w:b/>
                  <w:bCs/>
                </w:rPr>
                <w:delText>Tracking the long- and short-term dynamics of an</w:delText>
              </w:r>
              <w:r w:rsidRPr="00B1460D" w:rsidDel="00F81A6E">
                <w:rPr>
                  <w:b/>
                  <w:bCs/>
                </w:rPr>
                <w:delText xml:space="preserve"> inhibitory synapse</w:delText>
              </w:r>
            </w:del>
            <w:ins w:id="383" w:author="Ian Stevenson [2]" w:date="2021-01-05T09:50:00Z">
              <w:r w:rsidR="00F81A6E">
                <w:rPr>
                  <w:b/>
                  <w:bCs/>
                </w:rPr>
                <w:t xml:space="preserve"> Tracking the long- and short-term dynamics of an</w:t>
              </w:r>
              <w:r w:rsidR="00F81A6E" w:rsidRPr="00B1460D">
                <w:rPr>
                  <w:b/>
                  <w:bCs/>
                </w:rPr>
                <w:t xml:space="preserve"> inhibitory synapse</w:t>
              </w:r>
            </w:ins>
            <w:r>
              <w:rPr>
                <w:b/>
                <w:bCs/>
              </w:rPr>
              <w:t xml:space="preserve">. </w:t>
            </w:r>
            <w:ins w:id="384" w:author="Ian Stevenson [2]" w:date="2021-01-05T09:51:00Z">
              <w:r w:rsidR="00F81A6E" w:rsidRPr="00F81A6E">
                <w:rPr>
                  <w:rPrChange w:id="385" w:author="Ian Stevenson [2]" w:date="2021-01-05T09:51:00Z">
                    <w:rPr>
                      <w:b/>
                      <w:bCs/>
                    </w:rPr>
                  </w:rPrChange>
                </w:rPr>
                <w:t>Here we</w:t>
              </w:r>
              <w:r w:rsidR="00F81A6E">
                <w:t xml:space="preserve"> simulate the spiking of pre- and postsynaptic neurons connected by an in</w:t>
              </w:r>
            </w:ins>
            <w:del w:id="386" w:author="Ian Stevenson [2]" w:date="2021-01-05T09:51:00Z">
              <w:r w:rsidDel="00F81A6E">
                <w:delText>These plots show one example for estimations on in</w:delText>
              </w:r>
            </w:del>
            <w:r>
              <w:t>hibitory synapse</w:t>
            </w:r>
            <w:ins w:id="387" w:author="Ian Stevenson [2]" w:date="2021-01-05T09:51:00Z">
              <w:r w:rsidR="00F81A6E">
                <w:t xml:space="preserve"> with depressing short-term dynamics</w:t>
              </w:r>
            </w:ins>
            <w:r>
              <w:t xml:space="preserve">. </w:t>
            </w:r>
            <w:r w:rsidR="006A445B">
              <w:t>The</w:t>
            </w:r>
            <w:r>
              <w:t xml:space="preserve"> baseline firing rate </w:t>
            </w:r>
            <w:del w:id="388" w:author="Ian Stevenson [2]" w:date="2021-01-05T09:51:00Z">
              <w:r w:rsidDel="00F81A6E">
                <w:delText xml:space="preserve">is </w:delText>
              </w:r>
            </w:del>
            <w:r w:rsidR="000C4E1C">
              <w:t xml:space="preserve">for postsynaptic neuron is set to </w:t>
            </w:r>
            <w:commentRangeStart w:id="389"/>
            <w:r w:rsidR="000C4E1C">
              <w:t>400Hz</w:t>
            </w:r>
            <w:commentRangeEnd w:id="389"/>
            <w:r w:rsidR="000C4E1C">
              <w:rPr>
                <w:rStyle w:val="CommentReference"/>
              </w:rPr>
              <w:commentReference w:id="389"/>
            </w:r>
            <w:del w:id="390" w:author="Ian Stevenson [2]" w:date="2021-01-05T09:52:00Z">
              <w:r w:rsidDel="00F81A6E">
                <w:delText>,</w:delText>
              </w:r>
            </w:del>
            <w:ins w:id="391" w:author="Ian Stevenson [2]" w:date="2021-01-05T09:52:00Z">
              <w:r w:rsidR="00F81A6E">
                <w:t xml:space="preserve">. The model accurately tracks the long-term synaptic weight as it weakens following a change-point </w:t>
              </w:r>
              <w:r w:rsidR="00F81A6E" w:rsidRPr="00F81A6E">
                <w:rPr>
                  <w:b/>
                  <w:bCs/>
                  <w:rPrChange w:id="392" w:author="Ian Stevenson [2]" w:date="2021-01-05T09:52:00Z">
                    <w:rPr/>
                  </w:rPrChange>
                </w:rPr>
                <w:t>(A)</w:t>
              </w:r>
              <w:r w:rsidR="00F81A6E">
                <w:t xml:space="preserve">, and accurately fits the modification function </w:t>
              </w:r>
            </w:ins>
            <w:ins w:id="393" w:author="Ian Stevenson [2]" w:date="2021-01-05T09:53:00Z">
              <w:r w:rsidR="00F81A6E">
                <w:t xml:space="preserve">that governs short-term depression </w:t>
              </w:r>
              <w:r w:rsidR="00F81A6E" w:rsidRPr="00F81A6E">
                <w:rPr>
                  <w:b/>
                  <w:bCs/>
                  <w:rPrChange w:id="394" w:author="Ian Stevenson [2]" w:date="2021-01-05T09:53:00Z">
                    <w:rPr/>
                  </w:rPrChange>
                </w:rPr>
                <w:t>(B)</w:t>
              </w:r>
            </w:ins>
            <w:ins w:id="395" w:author="Ian Stevenson [2]" w:date="2021-01-05T09:52:00Z">
              <w:r w:rsidR="00F81A6E">
                <w:t xml:space="preserve">. </w:t>
              </w:r>
            </w:ins>
            <w:del w:id="396" w:author="Ian Stevenson [2]" w:date="2021-01-05T09:52:00Z">
              <w:r w:rsidDel="00F81A6E">
                <w:delText xml:space="preserve"> the LT</w:delText>
              </w:r>
              <w:r w:rsidR="000C4E1C" w:rsidDel="00F81A6E">
                <w:delText>D</w:delText>
              </w:r>
              <w:r w:rsidDel="00F81A6E">
                <w:delText xml:space="preserve"> </w:delText>
              </w:r>
              <w:r w:rsidR="000C4E1C" w:rsidDel="00F81A6E">
                <w:delText>changes instantaneously midway</w:delText>
              </w:r>
              <w:r w:rsidDel="00F81A6E">
                <w:delText xml:space="preserve"> and STP is depression. </w:delText>
              </w:r>
            </w:del>
            <w:r w:rsidR="006A445B">
              <w:t xml:space="preserve">Dashed lines show standard error. </w:t>
            </w:r>
            <w:ins w:id="397" w:author="Ian Stevenson [2]" w:date="2021-01-05T09:54:00Z">
              <w:r w:rsidR="00F81A6E">
                <w:t xml:space="preserve">The long- and short-term dynamics are apparent when </w:t>
              </w:r>
            </w:ins>
            <w:del w:id="398" w:author="Ian Stevenson [2]" w:date="2021-01-05T09:53:00Z">
              <w:r w:rsidRPr="00B1460D" w:rsidDel="00F81A6E">
                <w:rPr>
                  <w:b/>
                  <w:bCs/>
                </w:rPr>
                <w:delText>(A)</w:delText>
              </w:r>
              <w:r w:rsidR="000C4E1C" w:rsidDel="00F81A6E">
                <w:rPr>
                  <w:b/>
                  <w:bCs/>
                </w:rPr>
                <w:delText xml:space="preserve"> </w:delText>
              </w:r>
              <w:r w:rsidR="000C4E1C" w:rsidRPr="00F81A6E" w:rsidDel="00F81A6E">
                <w:delText>and</w:delText>
              </w:r>
              <w:r w:rsidRPr="00B1460D" w:rsidDel="00F81A6E">
                <w:rPr>
                  <w:b/>
                  <w:bCs/>
                </w:rPr>
                <w:delText xml:space="preserve"> (B)</w:delText>
              </w:r>
              <w:r w:rsidDel="00F81A6E">
                <w:delText xml:space="preserve"> show fitted results for LT</w:delText>
              </w:r>
              <w:r w:rsidR="000C4E1C" w:rsidDel="00F81A6E">
                <w:delText>D</w:delText>
              </w:r>
              <w:r w:rsidDel="00F81A6E">
                <w:delText xml:space="preserve"> and STP</w:delText>
              </w:r>
              <w:r w:rsidR="002F1B7E" w:rsidDel="00F81A6E">
                <w:delText xml:space="preserve"> (modification function)</w:delText>
              </w:r>
              <w:r w:rsidDel="00F81A6E">
                <w:delText xml:space="preserve">. </w:delText>
              </w:r>
            </w:del>
            <w:del w:id="399" w:author="Ian Stevenson [2]" w:date="2021-01-05T09:54:00Z">
              <w:r w:rsidDel="00F81A6E">
                <w:delText xml:space="preserve">By </w:delText>
              </w:r>
            </w:del>
            <w:r>
              <w:t xml:space="preserve">splitting </w:t>
            </w:r>
            <w:ins w:id="400" w:author="Ian Stevenson [2]" w:date="2021-01-05T09:53:00Z">
              <w:r w:rsidR="00F81A6E">
                <w:t xml:space="preserve">the </w:t>
              </w:r>
            </w:ins>
            <w:r>
              <w:t xml:space="preserve">cross-correlogram </w:t>
            </w:r>
            <w:del w:id="401" w:author="Ian Stevenson [2]" w:date="2021-01-05T09:53:00Z">
              <w:r w:rsidDel="00F81A6E">
                <w:delText xml:space="preserve">for quartiles of </w:delText>
              </w:r>
            </w:del>
            <w:ins w:id="402" w:author="Ian Stevenson [2]" w:date="2021-01-05T09:53:00Z">
              <w:r w:rsidR="00F81A6E">
                <w:t xml:space="preserve">by </w:t>
              </w:r>
            </w:ins>
            <w:r>
              <w:t xml:space="preserve">recording time </w:t>
            </w:r>
            <w:r w:rsidRPr="00B1460D">
              <w:rPr>
                <w:b/>
                <w:bCs/>
              </w:rPr>
              <w:t>(</w:t>
            </w:r>
            <w:r w:rsidR="000C4E1C">
              <w:rPr>
                <w:b/>
                <w:bCs/>
              </w:rPr>
              <w:t>C</w:t>
            </w:r>
            <w:r w:rsidRPr="00B1460D">
              <w:rPr>
                <w:b/>
                <w:bCs/>
              </w:rPr>
              <w:t>)</w:t>
            </w:r>
            <w:r>
              <w:t xml:space="preserve"> </w:t>
            </w:r>
            <w:del w:id="403" w:author="Ian Stevenson [2]" w:date="2021-01-05T09:53:00Z">
              <w:r w:rsidDel="00F81A6E">
                <w:delText xml:space="preserve">and </w:delText>
              </w:r>
            </w:del>
            <w:ins w:id="404" w:author="Ian Stevenson [2]" w:date="2021-01-05T09:53:00Z">
              <w:r w:rsidR="00F81A6E">
                <w:t xml:space="preserve">or </w:t>
              </w:r>
            </w:ins>
            <w:r>
              <w:t xml:space="preserve">presynaptic ISIs </w:t>
            </w:r>
            <w:r w:rsidRPr="00B1460D">
              <w:rPr>
                <w:b/>
                <w:bCs/>
              </w:rPr>
              <w:t>(</w:t>
            </w:r>
            <w:r w:rsidR="000C4E1C">
              <w:rPr>
                <w:b/>
                <w:bCs/>
              </w:rPr>
              <w:t>D</w:t>
            </w:r>
            <w:r w:rsidRPr="00B1460D">
              <w:rPr>
                <w:b/>
                <w:bCs/>
              </w:rPr>
              <w:t>)</w:t>
            </w:r>
            <w:ins w:id="405" w:author="Ian Stevenson [2]" w:date="2021-01-05T09:55:00Z">
              <w:r w:rsidR="00F81A6E">
                <w:t>, respectively</w:t>
              </w:r>
            </w:ins>
            <w:del w:id="406" w:author="Ian Stevenson [2]" w:date="2021-01-05T09:54:00Z">
              <w:r w:rsidDel="00F81A6E">
                <w:delText>, we can show corresponding LT</w:delText>
              </w:r>
              <w:r w:rsidR="000C4E1C" w:rsidDel="00F81A6E">
                <w:delText>D</w:delText>
              </w:r>
              <w:r w:rsidDel="00F81A6E">
                <w:delText xml:space="preserve"> and STP</w:delText>
              </w:r>
            </w:del>
            <w:r>
              <w:t>.</w:t>
            </w:r>
            <w:del w:id="407" w:author="Ian Stevenson [2]" w:date="2021-01-05T09:55:00Z">
              <w:r w:rsidR="006E5E8E" w:rsidDel="00F81A6E">
                <w:delText xml:space="preserve"> </w:delText>
              </w:r>
            </w:del>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408" w:author="Ganchao Wei" w:date="2020-12-20T09:57:00Z">
                <w:rPr>
                  <w:rFonts w:ascii="Cambria Math" w:hAnsi="Cambria Math"/>
                  <w:i/>
                </w:rPr>
              </w:ins>
            </m:ctrlPr>
          </m:sSubPr>
          <m:e>
            <m:r>
              <w:rPr>
                <w:rFonts w:ascii="Cambria Math" w:hAnsi="Cambria Math"/>
              </w:rPr>
              <m:t>Q</m:t>
            </m:r>
          </m:e>
          <m:sub>
            <m:sSub>
              <m:sSubPr>
                <m:ctrlPr>
                  <w:ins w:id="409" w:author="Ganchao Wei" w:date="2020-12-20T09:57:00Z">
                    <w:rPr>
                      <w:rFonts w:ascii="Cambria Math" w:hAnsi="Cambria Math"/>
                      <w:i/>
                    </w:rPr>
                  </w:ins>
                </m:ctrlPr>
              </m:sSubPr>
              <m:e>
                <m:r>
                  <w:ins w:id="410" w:author="Ganchao Wei" w:date="2020-12-20T09:57:00Z">
                    <w:rPr>
                      <w:rFonts w:ascii="Cambria Math" w:hAnsi="Cambria Math"/>
                    </w:rPr>
                    <m:t>β</m:t>
                  </w:ins>
                </m:r>
              </m:e>
              <m:sub>
                <m:r>
                  <w:ins w:id="411" w:author="Ganchao Wei" w:date="2020-12-20T09:57:00Z">
                    <w:rPr>
                      <w:rFonts w:ascii="Cambria Math" w:hAnsi="Cambria Math"/>
                    </w:rPr>
                    <m:t>0</m:t>
                  </w:ins>
                </m:r>
              </m:sub>
            </m:sSub>
          </m:sub>
        </m:sSub>
      </m:oMath>
      <w:r>
        <w:t>.</w:t>
      </w:r>
    </w:p>
    <w:p w14:paraId="4C034493" w14:textId="0E6F30A5" w:rsidR="006E7061" w:rsidRDefault="00922CF7" w:rsidP="00922CF7">
      <w:pPr>
        <w:jc w:val="both"/>
      </w:pPr>
      <w:r>
        <w:t>To illustrate the effects of</w:t>
      </w:r>
      <w:r w:rsidR="008E1B53">
        <w:t xml:space="preserve"> a</w:t>
      </w:r>
      <w:r>
        <w:t xml:space="preserve"> time-varying baseline we simulate, again, a presynaptic neuron with Poisson GLM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lastRenderedPageBreak/>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2F545A">
        <w:tc>
          <w:tcPr>
            <w:tcW w:w="9926" w:type="dxa"/>
          </w:tcPr>
          <w:p w14:paraId="0DE4A167" w14:textId="4512E196" w:rsidR="00D61526" w:rsidRDefault="007849DF" w:rsidP="000C7168">
            <w:pPr>
              <w:jc w:val="both"/>
            </w:pPr>
            <w:ins w:id="412" w:author="Ganchao Wei" w:date="2020-12-16T21:31:00Z">
              <w:r>
                <w:rPr>
                  <w:noProof/>
                </w:rPr>
                <w:drawing>
                  <wp:inline distT="0" distB="0" distL="0" distR="0" wp14:anchorId="1649BBCE" wp14:editId="4BCE4C3E">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ins>
          </w:p>
        </w:tc>
      </w:tr>
      <w:tr w:rsidR="00D61526" w14:paraId="0058B698" w14:textId="77777777" w:rsidTr="002F545A">
        <w:tc>
          <w:tcPr>
            <w:tcW w:w="9926" w:type="dxa"/>
          </w:tcPr>
          <w:p w14:paraId="76178BBD" w14:textId="49975C2E" w:rsidR="00D61526" w:rsidRPr="00D61526" w:rsidRDefault="00D61526" w:rsidP="00D80781">
            <w:pPr>
              <w:jc w:val="both"/>
              <w:rPr>
                <w:b/>
                <w:bCs/>
              </w:rPr>
            </w:pPr>
            <w:r>
              <w:rPr>
                <w:b/>
                <w:bCs/>
              </w:rPr>
              <w:t xml:space="preserve">Figure </w:t>
            </w:r>
            <w:r w:rsidR="009D7A4E">
              <w:rPr>
                <w:b/>
                <w:bCs/>
              </w:rPr>
              <w:t>5</w:t>
            </w:r>
            <w:r>
              <w:rPr>
                <w:b/>
                <w:bCs/>
              </w:rPr>
              <w:t xml:space="preserve">. </w:t>
            </w:r>
            <w:ins w:id="413" w:author="Ian Stevenson" w:date="2020-12-29T14:03:00Z">
              <w:r w:rsidR="00D80781">
                <w:rPr>
                  <w:b/>
                  <w:bCs/>
                </w:rPr>
                <w:t xml:space="preserve">Accounting for </w:t>
              </w:r>
            </w:ins>
            <w:del w:id="414" w:author="Ian Stevenson" w:date="2020-12-29T14:03:00Z">
              <w:r w:rsidRPr="00850BA9" w:rsidDel="00D80781">
                <w:rPr>
                  <w:b/>
                  <w:bCs/>
                </w:rPr>
                <w:delText>Inference of different</w:delText>
              </w:r>
            </w:del>
            <w:ins w:id="415" w:author="Ian Stevenson" w:date="2020-12-29T14:03:00Z">
              <w:r w:rsidR="00D80781">
                <w:rPr>
                  <w:b/>
                  <w:bCs/>
                </w:rPr>
                <w:t>time-varying</w:t>
              </w:r>
            </w:ins>
            <w:r w:rsidRPr="00850BA9">
              <w:rPr>
                <w:b/>
                <w:bCs/>
              </w:rPr>
              <w:t xml:space="preserve"> </w:t>
            </w:r>
            <w:ins w:id="416" w:author="Ian Stevenson" w:date="2020-12-29T14:03:00Z">
              <w:r w:rsidR="00D80781" w:rsidRPr="00850BA9">
                <w:rPr>
                  <w:b/>
                  <w:bCs/>
                </w:rPr>
                <w:t xml:space="preserve">baseline </w:t>
              </w:r>
            </w:ins>
            <w:r w:rsidRPr="00850BA9">
              <w:rPr>
                <w:b/>
                <w:bCs/>
              </w:rPr>
              <w:t xml:space="preserve">postsynaptic </w:t>
            </w:r>
            <w:del w:id="417" w:author="Ian Stevenson" w:date="2020-12-29T14:03:00Z">
              <w:r w:rsidRPr="00850BA9" w:rsidDel="00D80781">
                <w:rPr>
                  <w:b/>
                  <w:bCs/>
                </w:rPr>
                <w:delText xml:space="preserve">baseline </w:delText>
              </w:r>
            </w:del>
            <w:r w:rsidRPr="00850BA9">
              <w:rPr>
                <w:b/>
                <w:bCs/>
              </w:rPr>
              <w:t>firing rates</w:t>
            </w:r>
            <w:r>
              <w:rPr>
                <w:b/>
                <w:bCs/>
              </w:rPr>
              <w:t xml:space="preserve">. </w:t>
            </w:r>
            <w:ins w:id="418" w:author="Ian Stevenson [2]" w:date="2021-01-05T09:55:00Z">
              <w:r w:rsidR="00F81A6E">
                <w:t>In addition t</w:t>
              </w:r>
              <w:r w:rsidR="00342370">
                <w:t xml:space="preserve">o </w:t>
              </w:r>
            </w:ins>
            <w:ins w:id="419" w:author="Ian Stevenson [2]" w:date="2021-01-05T09:56:00Z">
              <w:r w:rsidR="00342370">
                <w:t xml:space="preserve">tracking </w:t>
              </w:r>
            </w:ins>
            <w:ins w:id="420" w:author="Ian Stevenson [2]" w:date="2021-01-05T09:55:00Z">
              <w:r w:rsidR="00342370">
                <w:t xml:space="preserve">variation in synaptic strength, </w:t>
              </w:r>
            </w:ins>
            <w:ins w:id="421" w:author="Ian Stevenson [2]" w:date="2021-01-05T09:56:00Z">
              <w:r w:rsidR="00342370">
                <w:t xml:space="preserve">accurately fitting cross-correlograms </w:t>
              </w:r>
            </w:ins>
            <w:ins w:id="422" w:author="Ian Stevenson [2]" w:date="2021-01-05T09:57:00Z">
              <w:r w:rsidR="00342370">
                <w:t xml:space="preserve">may also require </w:t>
              </w:r>
            </w:ins>
            <w:ins w:id="423" w:author="Ian Stevenson [2]" w:date="2021-01-05T09:56:00Z">
              <w:r w:rsidR="00342370">
                <w:t xml:space="preserve">tracking </w:t>
              </w:r>
            </w:ins>
            <w:ins w:id="424" w:author="Ian Stevenson [2]" w:date="2021-01-05T09:55:00Z">
              <w:r w:rsidR="00342370">
                <w:t>the postsynaptic rate</w:t>
              </w:r>
            </w:ins>
            <w:ins w:id="425" w:author="Ian Stevenson [2]" w:date="2021-01-05T09:57:00Z">
              <w:r w:rsidR="00342370">
                <w:t>.</w:t>
              </w:r>
            </w:ins>
            <w:ins w:id="426" w:author="Ian Stevenson [2]" w:date="2021-01-05T09:56:00Z">
              <w:r w:rsidR="00342370">
                <w:t xml:space="preserve"> </w:t>
              </w:r>
            </w:ins>
            <w:ins w:id="427" w:author="Ganchao Wei" w:date="2020-12-20T10:01:00Z">
              <w:del w:id="428" w:author="Ian Stevenson [2]" w:date="2021-01-05T09:57:00Z">
                <w:r w:rsidR="005C6B25" w:rsidDel="00342370">
                  <w:delText>These plots show fitting results of postsynaptic baseline firing rates</w:delText>
                </w:r>
              </w:del>
            </w:ins>
            <w:ins w:id="429" w:author="Ganchao Wei" w:date="2020-12-20T18:52:00Z">
              <w:del w:id="430" w:author="Ian Stevenson [2]" w:date="2021-01-05T09:57:00Z">
                <w:r w:rsidR="002F1B7E" w:rsidDel="00342370">
                  <w:delText>.</w:delText>
                </w:r>
              </w:del>
            </w:ins>
            <w:ins w:id="431" w:author="Ian Stevenson [2]" w:date="2021-01-05T09:57:00Z">
              <w:r w:rsidR="00342370">
                <w:t>Here we simulate an excitatory, depressing synapse that undergoes slow changes in both synaptic strength and postsynaptic rate. The model acc</w:t>
              </w:r>
            </w:ins>
            <w:ins w:id="432" w:author="Ian Stevenson [2]" w:date="2021-01-05T09:58:00Z">
              <w:r w:rsidR="00342370">
                <w:t>urately tracks changes in baseline with sudden</w:t>
              </w:r>
            </w:ins>
            <w:ins w:id="433" w:author="Ganchao Wei" w:date="2020-12-20T10:01:00Z">
              <w:r w:rsidR="005C6B25">
                <w:t xml:space="preserve"> </w:t>
              </w:r>
              <w:r w:rsidR="005C6B25" w:rsidRPr="00850BA9">
                <w:rPr>
                  <w:b/>
                  <w:bCs/>
                </w:rPr>
                <w:t>(A)</w:t>
              </w:r>
              <w:r w:rsidR="005C6B25">
                <w:t xml:space="preserve"> </w:t>
              </w:r>
            </w:ins>
            <w:ins w:id="434" w:author="Ian Stevenson [2]" w:date="2021-01-05T09:58:00Z">
              <w:r w:rsidR="00342370">
                <w:t xml:space="preserve">and continuous </w:t>
              </w:r>
              <w:r w:rsidR="00342370">
                <w:rPr>
                  <w:b/>
                  <w:bCs/>
                </w:rPr>
                <w:t>(C)</w:t>
              </w:r>
              <w:r w:rsidR="00342370">
                <w:t xml:space="preserve"> changes in synaptic strength.</w:t>
              </w:r>
            </w:ins>
            <w:ins w:id="435" w:author="Ian Stevenson [2]" w:date="2021-01-05T10:03:00Z">
              <w:r w:rsidR="00342370">
                <w:t xml:space="preserve"> Dashed lines denote standard error.</w:t>
              </w:r>
            </w:ins>
            <w:ins w:id="436" w:author="Ian Stevenson [2]" w:date="2021-01-05T09:58:00Z">
              <w:r w:rsidR="00342370">
                <w:t xml:space="preserve"> </w:t>
              </w:r>
            </w:ins>
            <w:ins w:id="437" w:author="Ian Stevenson [2]" w:date="2021-01-05T09:59:00Z">
              <w:r w:rsidR="00342370">
                <w:t xml:space="preserve">In this case, </w:t>
              </w:r>
            </w:ins>
            <w:ins w:id="438" w:author="Ganchao Wei" w:date="2020-12-20T10:01:00Z">
              <w:del w:id="439" w:author="Ian Stevenson [2]" w:date="2021-01-05T09:58:00Z">
                <w:r w:rsidR="005C6B25" w:rsidDel="00342370">
                  <w:delText xml:space="preserve">The fitting results under different types of baseline, i.e. linear- and sinusoidal-changing. The LTPs are </w:delText>
                </w:r>
              </w:del>
            </w:ins>
            <w:ins w:id="440" w:author="Ganchao Wei" w:date="2020-12-20T10:05:00Z">
              <w:del w:id="441" w:author="Ian Stevenson [2]" w:date="2021-01-05T09:58:00Z">
                <w:r w:rsidR="005C6B25" w:rsidDel="00342370">
                  <w:delText>jumps</w:delText>
                </w:r>
              </w:del>
            </w:ins>
            <w:ins w:id="442" w:author="Ganchao Wei" w:date="2020-12-20T10:01:00Z">
              <w:del w:id="443" w:author="Ian Stevenson [2]" w:date="2021-01-05T09:58:00Z">
                <w:r w:rsidR="005C6B25" w:rsidDel="00342370">
                  <w:delText xml:space="preserve"> at </w:delText>
                </w:r>
              </w:del>
            </w:ins>
            <w:ins w:id="444" w:author="Ganchao Wei" w:date="2020-12-20T10:04:00Z">
              <w:del w:id="445" w:author="Ian Stevenson [2]" w:date="2021-01-05T09:58:00Z">
                <w:r w:rsidR="005C6B25" w:rsidDel="00342370">
                  <w:delText>midway</w:delText>
                </w:r>
              </w:del>
            </w:ins>
            <w:ins w:id="446" w:author="Ganchao Wei" w:date="2020-12-20T10:01:00Z">
              <w:del w:id="447" w:author="Ian Stevenson [2]" w:date="2021-01-05T09:58:00Z">
                <w:r w:rsidR="005C6B25" w:rsidDel="00342370">
                  <w:delText xml:space="preserve"> and STPs</w:delText>
                </w:r>
              </w:del>
            </w:ins>
            <w:ins w:id="448" w:author="Ganchao Wei" w:date="2020-12-20T18:52:00Z">
              <w:del w:id="449" w:author="Ian Stevenson [2]" w:date="2021-01-05T09:58:00Z">
                <w:r w:rsidR="002F1B7E" w:rsidDel="00342370">
                  <w:delText xml:space="preserve"> (shown in modification functions)</w:delText>
                </w:r>
              </w:del>
            </w:ins>
            <w:ins w:id="450" w:author="Ganchao Wei" w:date="2020-12-20T10:01:00Z">
              <w:del w:id="451" w:author="Ian Stevenson [2]" w:date="2021-01-05T09:58:00Z">
                <w:r w:rsidR="005C6B25" w:rsidDel="00342370">
                  <w:delText xml:space="preserve"> are depression. </w:delText>
                </w:r>
              </w:del>
              <w:del w:id="452" w:author="Ian Stevenson [2]" w:date="2021-01-05T09:59:00Z">
                <w:r w:rsidR="005C6B25" w:rsidRPr="00850BA9" w:rsidDel="00342370">
                  <w:rPr>
                    <w:b/>
                    <w:bCs/>
                  </w:rPr>
                  <w:delText>(C)</w:delText>
                </w:r>
                <w:r w:rsidR="005C6B25" w:rsidDel="00342370">
                  <w:delText xml:space="preserve"> The same simulation settings as</w:delText>
                </w:r>
              </w:del>
            </w:ins>
            <w:ins w:id="453" w:author="Ganchao Wei" w:date="2020-12-20T10:05:00Z">
              <w:del w:id="454" w:author="Ian Stevenson [2]" w:date="2021-01-05T09:59:00Z">
                <w:r w:rsidR="005C6B25" w:rsidDel="00342370">
                  <w:delText xml:space="preserve"> in</w:delText>
                </w:r>
              </w:del>
            </w:ins>
            <w:ins w:id="455" w:author="Ganchao Wei" w:date="2020-12-20T10:01:00Z">
              <w:del w:id="456" w:author="Ian Stevenson [2]" w:date="2021-01-05T09:59:00Z">
                <w:r w:rsidR="005C6B25" w:rsidDel="00342370">
                  <w:delText xml:space="preserve"> </w:delText>
                </w:r>
                <w:r w:rsidR="005C6B25" w:rsidRPr="002F545A" w:rsidDel="00342370">
                  <w:rPr>
                    <w:b/>
                    <w:bCs/>
                  </w:rPr>
                  <w:delText>(A)</w:delText>
                </w:r>
                <w:r w:rsidR="005C6B25" w:rsidDel="00342370">
                  <w:delText xml:space="preserve">, except that the LTP changes linearly. </w:delText>
                </w:r>
                <w:r w:rsidR="005C6B25" w:rsidRPr="00850BA9" w:rsidDel="00342370">
                  <w:rPr>
                    <w:b/>
                    <w:bCs/>
                  </w:rPr>
                  <w:delText xml:space="preserve">(B) </w:delText>
                </w:r>
                <w:r w:rsidR="005C6B25" w:rsidRPr="002F545A" w:rsidDel="00342370">
                  <w:delText>and</w:delText>
                </w:r>
                <w:r w:rsidR="005C6B25" w:rsidRPr="00850BA9" w:rsidDel="00342370">
                  <w:rPr>
                    <w:b/>
                    <w:bCs/>
                  </w:rPr>
                  <w:delText xml:space="preserve"> (D)</w:delText>
                </w:r>
                <w:r w:rsidR="005C6B25" w:rsidDel="00342370">
                  <w:delText xml:space="preserve"> S</w:delText>
                </w:r>
              </w:del>
            </w:ins>
            <w:ins w:id="457" w:author="Ian Stevenson [2]" w:date="2021-01-05T09:59:00Z">
              <w:r w:rsidR="00342370">
                <w:t>s</w:t>
              </w:r>
            </w:ins>
            <w:ins w:id="458" w:author="Ganchao Wei" w:date="2020-12-20T10:01:00Z">
              <w:r w:rsidR="005C6B25">
                <w:t>plit</w:t>
              </w:r>
            </w:ins>
            <w:ins w:id="459" w:author="Ian Stevenson [2]" w:date="2021-01-05T10:00:00Z">
              <w:r w:rsidR="00342370">
                <w:t>ting the</w:t>
              </w:r>
            </w:ins>
            <w:ins w:id="460" w:author="Ganchao Wei" w:date="2020-12-20T10:01:00Z">
              <w:r w:rsidR="005C6B25">
                <w:t xml:space="preserve"> cross-correlograms </w:t>
              </w:r>
              <w:del w:id="461" w:author="Ian Stevenson [2]" w:date="2021-01-05T10:00:00Z">
                <w:r w:rsidR="005C6B25" w:rsidDel="00342370">
                  <w:delText>for</w:delText>
                </w:r>
              </w:del>
            </w:ins>
            <w:ins w:id="462" w:author="Ian Stevenson [2]" w:date="2021-01-05T10:00:00Z">
              <w:r w:rsidR="00342370">
                <w:t>by</w:t>
              </w:r>
            </w:ins>
            <w:ins w:id="463" w:author="Ganchao Wei" w:date="2020-12-20T10:01:00Z">
              <w:r w:rsidR="005C6B25">
                <w:t xml:space="preserve"> </w:t>
              </w:r>
              <w:del w:id="464" w:author="Ian Stevenson [2]" w:date="2021-01-05T09:59:00Z">
                <w:r w:rsidR="005C6B25" w:rsidDel="00342370">
                  <w:delText xml:space="preserve">quartiles of </w:delText>
                </w:r>
              </w:del>
              <w:r w:rsidR="005C6B25">
                <w:t xml:space="preserve">recording time </w:t>
              </w:r>
            </w:ins>
            <w:ins w:id="465" w:author="Ian Stevenson [2]" w:date="2021-01-05T10:01:00Z">
              <w:r w:rsidR="00342370">
                <w:t xml:space="preserve">reveals changes in both the </w:t>
              </w:r>
            </w:ins>
            <w:ins w:id="466" w:author="Ganchao Wei" w:date="2020-12-20T10:01:00Z">
              <w:del w:id="467" w:author="Ian Stevenson [2]" w:date="2021-01-05T10:01:00Z">
                <w:r w:rsidR="005C6B25" w:rsidDel="00342370">
                  <w:delText xml:space="preserve">show dynamics of </w:delText>
                </w:r>
              </w:del>
              <w:r w:rsidR="005C6B25">
                <w:t>baseline</w:t>
              </w:r>
            </w:ins>
            <w:ins w:id="468" w:author="Ian Stevenson [2]" w:date="2021-01-05T10:01:00Z">
              <w:r w:rsidR="00342370">
                <w:t xml:space="preserve"> correlation</w:t>
              </w:r>
            </w:ins>
            <w:ins w:id="469" w:author="Ganchao Wei" w:date="2020-12-20T10:01:00Z">
              <w:r w:rsidR="005C6B25">
                <w:t xml:space="preserve"> and </w:t>
              </w:r>
              <w:del w:id="470" w:author="Ian Stevenson [2]" w:date="2021-01-05T10:01:00Z">
                <w:r w:rsidR="005C6B25" w:rsidDel="00342370">
                  <w:delText>LTP</w:delText>
                </w:r>
              </w:del>
            </w:ins>
            <w:ins w:id="471" w:author="Ian Stevenson [2]" w:date="2021-01-05T10:01:00Z">
              <w:r w:rsidR="00342370">
                <w:t>in the amplitude of the peak</w:t>
              </w:r>
            </w:ins>
            <w:ins w:id="472" w:author="Ian Stevenson [2]" w:date="2021-01-05T10:02:00Z">
              <w:r w:rsidR="00342370">
                <w:t>, and these are well captured by the model (red lines)</w:t>
              </w:r>
            </w:ins>
            <w:ins w:id="473" w:author="Ganchao Wei" w:date="2020-12-20T10:01:00Z">
              <w:r w:rsidR="005C6B25">
                <w:t>.</w:t>
              </w:r>
            </w:ins>
            <w:del w:id="474" w:author="Ganchao Wei" w:date="2020-12-20T10:01:00Z">
              <w:r w:rsidDel="005C6B25">
                <w:delText xml:space="preserve">These plots show fitting results of postsynaptic baseline firing rates (yellow). </w:delText>
              </w:r>
              <w:r w:rsidRPr="00850BA9" w:rsidDel="005C6B25">
                <w:rPr>
                  <w:b/>
                  <w:bCs/>
                </w:rPr>
                <w:delText>(A)</w:delText>
              </w:r>
              <w:r w:rsidDel="005C6B25">
                <w:delText xml:space="preserve"> The fitting results under different types of baseline, i.e. linear- and sinusoidal-changing. The LTPs are step-changing </w:delText>
              </w:r>
            </w:del>
            <w:del w:id="475" w:author="Ganchao Wei" w:date="2020-12-20T10:00:00Z">
              <w:r w:rsidDel="005C6B25">
                <w:delText>at middle recording time</w:delText>
              </w:r>
            </w:del>
            <w:del w:id="476" w:author="Ganchao Wei" w:date="2020-12-20T10:01:00Z">
              <w:r w:rsidDel="005C6B25">
                <w:delText xml:space="preserve"> and STPs are depression. </w:delText>
              </w:r>
              <w:r w:rsidRPr="00850BA9" w:rsidDel="005C6B25">
                <w:rPr>
                  <w:b/>
                  <w:bCs/>
                </w:rPr>
                <w:delText>(C)</w:delText>
              </w:r>
              <w:r w:rsidDel="005C6B25">
                <w:delText xml:space="preserve"> The same simulation settings as (A), except that the LTP changes linearly. </w:delText>
              </w:r>
              <w:r w:rsidRPr="00850BA9" w:rsidDel="005C6B25">
                <w:rPr>
                  <w:b/>
                  <w:bCs/>
                </w:rPr>
                <w:delText>(B) and (D)</w:delText>
              </w:r>
              <w:r w:rsidDel="005C6B25">
                <w:delText xml:space="preserve"> Split cross-correlograms for quartiles of recording time show dynamics of baseline and LTP.</w:delText>
              </w:r>
            </w:del>
          </w:p>
        </w:tc>
      </w:tr>
    </w:tbl>
    <w:p w14:paraId="36BFCEF7" w14:textId="77777777" w:rsidR="00D61526" w:rsidRDefault="00D61526" w:rsidP="000C7168">
      <w:pPr>
        <w:jc w:val="both"/>
      </w:pPr>
    </w:p>
    <w:p w14:paraId="2EFCD4D8" w14:textId="6335C371"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GLM 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variance 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w:t>
      </w:r>
      <w:r w:rsidR="00082EFA">
        <w:lastRenderedPageBreak/>
        <w:t>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ins w:id="477" w:author="Ganchao Wei" w:date="2020-12-20T10:29:00Z">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ins>
          </w:p>
        </w:tc>
      </w:tr>
      <w:tr w:rsidR="003B435E" w14:paraId="1032DEE7" w14:textId="77777777" w:rsidTr="002F545A">
        <w:tc>
          <w:tcPr>
            <w:tcW w:w="9926" w:type="dxa"/>
          </w:tcPr>
          <w:p w14:paraId="5ED799C4" w14:textId="6C9C1C62" w:rsidR="003B435E" w:rsidRPr="003B435E" w:rsidRDefault="003B435E" w:rsidP="00D80781">
            <w:pPr>
              <w:jc w:val="both"/>
              <w:rPr>
                <w:b/>
                <w:bCs/>
              </w:rPr>
            </w:pPr>
            <w:r>
              <w:rPr>
                <w:b/>
                <w:bCs/>
              </w:rPr>
              <w:t xml:space="preserve">Figure 6. </w:t>
            </w:r>
            <w:del w:id="478" w:author="Ian Stevenson" w:date="2020-12-29T14:04:00Z">
              <w:r w:rsidRPr="00EA1801" w:rsidDel="00D80781">
                <w:rPr>
                  <w:b/>
                  <w:bCs/>
                </w:rPr>
                <w:delText>Influence of p</w:delText>
              </w:r>
            </w:del>
            <w:ins w:id="479" w:author="Ian Stevenson" w:date="2020-12-29T14:04:00Z">
              <w:r w:rsidR="00D80781">
                <w:rPr>
                  <w:b/>
                  <w:bCs/>
                </w:rPr>
                <w:t>P</w:t>
              </w:r>
            </w:ins>
            <w:r w:rsidRPr="00EA1801">
              <w:rPr>
                <w:b/>
                <w:bCs/>
              </w:rPr>
              <w:t xml:space="preserve">resynaptic firing rates </w:t>
            </w:r>
            <w:del w:id="480" w:author="Ian Stevenson" w:date="2020-12-29T14:04:00Z">
              <w:r w:rsidRPr="00EA1801" w:rsidDel="00D80781">
                <w:rPr>
                  <w:b/>
                  <w:bCs/>
                </w:rPr>
                <w:delText xml:space="preserve">on </w:delText>
              </w:r>
            </w:del>
            <w:ins w:id="481" w:author="Ian Stevenson" w:date="2020-12-29T14:04:00Z">
              <w:r w:rsidR="00D80781">
                <w:rPr>
                  <w:b/>
                  <w:bCs/>
                </w:rPr>
                <w:t>influence</w:t>
              </w:r>
              <w:r w:rsidR="00D80781" w:rsidRPr="00EA1801">
                <w:rPr>
                  <w:b/>
                  <w:bCs/>
                </w:rPr>
                <w:t xml:space="preserve"> </w:t>
              </w:r>
            </w:ins>
            <w:del w:id="482" w:author="Ian Stevenson" w:date="2020-12-29T14:04:00Z">
              <w:r w:rsidRPr="00EA1801" w:rsidDel="00D80781">
                <w:rPr>
                  <w:b/>
                  <w:bCs/>
                </w:rPr>
                <w:delText xml:space="preserve">LTP </w:delText>
              </w:r>
            </w:del>
            <w:r w:rsidRPr="00EA1801">
              <w:rPr>
                <w:b/>
                <w:bCs/>
              </w:rPr>
              <w:t>estimation</w:t>
            </w:r>
            <w:ins w:id="483" w:author="Ian Stevenson" w:date="2020-12-29T14:04:00Z">
              <w:r w:rsidR="00D80781">
                <w:rPr>
                  <w:b/>
                  <w:bCs/>
                </w:rPr>
                <w:t xml:space="preserve"> accuracy</w:t>
              </w:r>
            </w:ins>
            <w:r>
              <w:rPr>
                <w:b/>
                <w:bCs/>
              </w:rPr>
              <w:t xml:space="preserve">. </w:t>
            </w:r>
            <w:ins w:id="484" w:author="Ian Stevenson [2]" w:date="2021-01-05T10:04:00Z">
              <w:r w:rsidR="00342370">
                <w:t>Here we simulate an excitatory, facilitating synapse with a constant long-term synaptic strength and baseline postsynaptic firing rate (</w:t>
              </w:r>
              <w:commentRangeStart w:id="485"/>
              <w:r w:rsidR="00342370">
                <w:t>55</w:t>
              </w:r>
              <w:commentRangeEnd w:id="485"/>
              <w:r w:rsidR="00342370">
                <w:rPr>
                  <w:rStyle w:val="CommentReference"/>
                </w:rPr>
                <w:commentReference w:id="485"/>
              </w:r>
              <w:r w:rsidR="00342370">
                <w:t xml:space="preserve">Hz). </w:t>
              </w:r>
            </w:ins>
            <w:del w:id="486" w:author="Ian Stevenson [2]" w:date="2021-01-05T10:05:00Z">
              <w:r w:rsidDel="00342370">
                <w:delText>In these two examples, the baseline firing rate</w:delText>
              </w:r>
            </w:del>
            <w:ins w:id="487" w:author="Ganchao Wei" w:date="2020-12-20T10:10:00Z">
              <w:del w:id="488" w:author="Ian Stevenson [2]" w:date="2021-01-05T10:05:00Z">
                <w:r w:rsidR="001D47B9" w:rsidDel="00342370">
                  <w:delText>s are constantly 55Hz</w:delText>
                </w:r>
              </w:del>
            </w:ins>
            <w:del w:id="489" w:author="Ian Stevenson [2]" w:date="2021-01-05T10:05:00Z">
              <w:r w:rsidDel="00342370">
                <w:delText>s</w:delText>
              </w:r>
            </w:del>
            <w:ins w:id="490" w:author="Ganchao Wei" w:date="2020-12-20T10:10:00Z">
              <w:del w:id="491" w:author="Ian Stevenson [2]" w:date="2021-01-05T10:05:00Z">
                <w:r w:rsidR="001D47B9" w:rsidDel="00342370">
                  <w:delText>,</w:delText>
                </w:r>
              </w:del>
            </w:ins>
            <w:del w:id="492" w:author="Ian Stevenson [2]" w:date="2021-01-05T10:05:00Z">
              <w:r w:rsidDel="00342370">
                <w:delText xml:space="preserve"> and LTP are constant</w:delText>
              </w:r>
            </w:del>
            <w:ins w:id="493" w:author="Ganchao Wei" w:date="2020-12-20T10:10:00Z">
              <w:del w:id="494" w:author="Ian Stevenson [2]" w:date="2021-01-05T10:05:00Z">
                <w:r w:rsidR="001D47B9" w:rsidDel="00342370">
                  <w:delText xml:space="preserve"> and t</w:delText>
                </w:r>
              </w:del>
            </w:ins>
            <w:del w:id="495" w:author="Ian Stevenson [2]" w:date="2021-01-05T10:05:00Z">
              <w:r w:rsidDel="00342370">
                <w:delText xml:space="preserve">. The STP is </w:delText>
              </w:r>
            </w:del>
            <w:ins w:id="496" w:author="Ganchao Wei" w:date="2020-12-20T18:53:00Z">
              <w:del w:id="497" w:author="Ian Stevenson [2]" w:date="2021-01-05T10:05:00Z">
                <w:r w:rsidR="002F1B7E" w:rsidDel="00342370">
                  <w:delText xml:space="preserve">are </w:delText>
                </w:r>
              </w:del>
            </w:ins>
            <w:del w:id="498" w:author="Ian Stevenson [2]" w:date="2021-01-05T10:05:00Z">
              <w:r w:rsidDel="00342370">
                <w:delText xml:space="preserve">facilitation to show more significant results. </w:delText>
              </w:r>
            </w:del>
            <w:r>
              <w:t>To</w:t>
            </w:r>
            <w:ins w:id="499" w:author="Ian Stevenson [2]" w:date="2021-01-05T10:05:00Z">
              <w:r w:rsidR="00342370">
                <w:t xml:space="preserve"> illustrate how </w:t>
              </w:r>
            </w:ins>
            <w:del w:id="500" w:author="Ian Stevenson [2]" w:date="2021-01-05T10:05:00Z">
              <w:r w:rsidDel="00342370">
                <w:delText xml:space="preserve"> show the influence of </w:delText>
              </w:r>
            </w:del>
            <w:r>
              <w:t>presynaptic firing rates</w:t>
            </w:r>
            <w:ins w:id="501" w:author="Ian Stevenson [2]" w:date="2021-01-05T10:05:00Z">
              <w:r w:rsidR="00342370">
                <w:t xml:space="preserve"> influence the model</w:t>
              </w:r>
            </w:ins>
            <w:r>
              <w:t xml:space="preserve">, the recording time is divided into three </w:t>
            </w:r>
            <w:del w:id="502" w:author="Ian Stevenson [2]" w:date="2021-01-05T10:05:00Z">
              <w:r w:rsidDel="006D4D78">
                <w:delText>parts evenly</w:delText>
              </w:r>
            </w:del>
            <w:ins w:id="503" w:author="Ian Stevenson [2]" w:date="2021-01-05T10:05:00Z">
              <w:r w:rsidR="006D4D78">
                <w:t>time periods</w:t>
              </w:r>
            </w:ins>
            <w:ins w:id="504" w:author="Ian Stevenson [2]" w:date="2021-01-05T10:06:00Z">
              <w:r w:rsidR="006D4D78">
                <w:t xml:space="preserve"> with an increase (A) or decrease (B) in presynaptic rate occurring during the second period</w:t>
              </w:r>
            </w:ins>
            <w:del w:id="505" w:author="Ian Stevenson [2]" w:date="2021-01-05T10:05:00Z">
              <w:r w:rsidDel="006D4D78">
                <w:delText xml:space="preserve"> and different presynaptic firing rates are assigned to each part respectively</w:delText>
              </w:r>
            </w:del>
            <w:r>
              <w:t>.</w:t>
            </w:r>
            <w:del w:id="506" w:author="Ian Stevenson [2]" w:date="2021-01-05T10:06:00Z">
              <w:r w:rsidDel="006D4D78">
                <w:delText xml:space="preserve"> </w:delText>
              </w:r>
              <w:r w:rsidRPr="00EA1801" w:rsidDel="006D4D78">
                <w:rPr>
                  <w:b/>
                  <w:bCs/>
                </w:rPr>
                <w:delText>(A)</w:delText>
              </w:r>
              <w:r w:rsidDel="006D4D78">
                <w:delText xml:space="preserve"> </w:delText>
              </w:r>
            </w:del>
            <w:ins w:id="507" w:author="Ganchao Wei" w:date="2020-12-20T10:08:00Z">
              <w:del w:id="508" w:author="Ian Stevenson [2]" w:date="2021-01-05T10:06:00Z">
                <w:r w:rsidR="001D47B9" w:rsidDel="006D4D78">
                  <w:delText>T</w:delText>
                </w:r>
              </w:del>
            </w:ins>
            <w:del w:id="509" w:author="Ian Stevenson [2]" w:date="2021-01-05T10:06:00Z">
              <w:r w:rsidDel="006D4D78">
                <w:delText>In this simulation, the presynaptic firing rates are 3Hz</w:delText>
              </w:r>
              <w:r w:rsidR="0059639E" w:rsidDel="006D4D78">
                <w:delText>-15Hz-3Hz</w:delText>
              </w:r>
              <w:r w:rsidDel="006D4D78">
                <w:delText xml:space="preserve">. </w:delText>
              </w:r>
            </w:del>
            <w:ins w:id="510" w:author="Ian Stevenson [2]" w:date="2021-01-05T10:06:00Z">
              <w:r w:rsidR="006D4D78">
                <w:t xml:space="preserve"> </w:t>
              </w:r>
            </w:ins>
            <w:r>
              <w:t xml:space="preserve">When the </w:t>
            </w:r>
            <w:ins w:id="511" w:author="Ian Stevenson [2]" w:date="2021-01-05T10:06:00Z">
              <w:r w:rsidR="006D4D78">
                <w:t xml:space="preserve">presynaptic </w:t>
              </w:r>
            </w:ins>
            <w:r>
              <w:t>firing rate increase</w:t>
            </w:r>
            <w:ins w:id="512" w:author="Ian Stevenson [2]" w:date="2021-01-05T10:07:00Z">
              <w:r w:rsidR="006D4D78">
                <w:t>s during the second period (3Hz-15Hz-3Hz)</w:t>
              </w:r>
            </w:ins>
            <w:r>
              <w:t>, the estimation of</w:t>
            </w:r>
            <w:ins w:id="513" w:author="Ian Stevenson [2]" w:date="2021-01-05T10:07:00Z">
              <w:r w:rsidR="006D4D78">
                <w:t xml:space="preserve"> the synaptic strength </w:t>
              </w:r>
            </w:ins>
            <w:del w:id="514" w:author="Ian Stevenson [2]" w:date="2021-01-05T10:07:00Z">
              <w:r w:rsidDel="006D4D78">
                <w:delText xml:space="preserve"> LTP </w:delText>
              </w:r>
            </w:del>
            <w:r>
              <w:t xml:space="preserve">is more </w:t>
            </w:r>
            <w:del w:id="515" w:author="Ian Stevenson [2]" w:date="2021-01-05T10:08:00Z">
              <w:r w:rsidDel="006D4D78">
                <w:delText>accurate</w:delText>
              </w:r>
            </w:del>
            <w:ins w:id="516" w:author="Ian Stevenson [2]" w:date="2021-01-05T10:08:00Z">
              <w:r w:rsidR="006D4D78">
                <w:t>precise</w:t>
              </w:r>
            </w:ins>
            <w:r>
              <w:t xml:space="preserve">. </w:t>
            </w:r>
            <w:ins w:id="517" w:author="Ian Stevenson [2]" w:date="2021-01-05T10:07:00Z">
              <w:r w:rsidR="006D4D78">
                <w:t>In contrast, when the presynaptic firing rate decreases during the second period (</w:t>
              </w:r>
            </w:ins>
            <w:del w:id="518" w:author="Ian Stevenson [2]" w:date="2021-01-05T10:07:00Z">
              <w:r w:rsidRPr="00EA1801" w:rsidDel="006D4D78">
                <w:rPr>
                  <w:b/>
                  <w:bCs/>
                </w:rPr>
                <w:delText>(B)</w:delText>
              </w:r>
              <w:r w:rsidDel="006D4D78">
                <w:delText xml:space="preserve"> Now, the presynaptic firing rates are </w:delText>
              </w:r>
            </w:del>
            <w:r>
              <w:t>5Hz</w:t>
            </w:r>
            <w:r w:rsidR="0059639E">
              <w:t>-0Hz-5Hz</w:t>
            </w:r>
            <w:ins w:id="519" w:author="Ian Stevenson [2]" w:date="2021-01-05T10:07:00Z">
              <w:r w:rsidR="006D4D78">
                <w:t>), the</w:t>
              </w:r>
            </w:ins>
            <w:del w:id="520" w:author="Ian Stevenson [2]" w:date="2021-01-05T10:07:00Z">
              <w:r w:rsidDel="006D4D78">
                <w:delText>. L</w:delText>
              </w:r>
            </w:del>
            <w:ins w:id="521" w:author="Ian Stevenson [2]" w:date="2021-01-05T10:07:00Z">
              <w:r w:rsidR="006D4D78">
                <w:t xml:space="preserve"> l</w:t>
              </w:r>
            </w:ins>
            <w:r>
              <w:t xml:space="preserve">ack of the presynaptic spikes leads to </w:t>
            </w:r>
            <w:del w:id="522" w:author="Ian Stevenson [2]" w:date="2021-01-05T10:08:00Z">
              <w:r w:rsidDel="006D4D78">
                <w:delText>a variated LT</w:delText>
              </w:r>
            </w:del>
            <w:ins w:id="523" w:author="Ian Stevenson [2]" w:date="2021-01-05T10:08:00Z">
              <w:r w:rsidR="006D4D78">
                <w:t xml:space="preserve"> high uncertainty in the synaptic strength</w:t>
              </w:r>
            </w:ins>
            <w:del w:id="524" w:author="Ian Stevenson [2]" w:date="2021-01-05T10:08:00Z">
              <w:r w:rsidDel="006D4D78">
                <w:delText>P estimation</w:delText>
              </w:r>
            </w:del>
            <w:r>
              <w:t xml:space="preserve">. </w:t>
            </w:r>
            <w:del w:id="525" w:author="Ian Stevenson [2]" w:date="2021-01-05T10:08:00Z">
              <w:r w:rsidDel="006D4D78">
                <w:delText>The variation in presynaptic firing rates will not influence estimation of baseline and STP a lot.</w:delText>
              </w:r>
            </w:del>
            <w:ins w:id="526" w:author="Ganchao Wei" w:date="2020-12-20T18:53:00Z">
              <w:del w:id="527" w:author="Ian Stevenson [2]" w:date="2021-01-05T10:08:00Z">
                <w:r w:rsidR="002F1B7E" w:rsidDel="006D4D78">
                  <w:delText xml:space="preserve"> </w:delText>
                </w:r>
              </w:del>
              <w:r w:rsidR="002F1B7E">
                <w:t>Da</w:t>
              </w:r>
            </w:ins>
            <w:ins w:id="528" w:author="Ganchao Wei" w:date="2020-12-20T18:54:00Z">
              <w:r w:rsidR="002F1B7E">
                <w:t>shed lines show standard error.</w:t>
              </w:r>
            </w:ins>
          </w:p>
        </w:tc>
      </w:tr>
    </w:tbl>
    <w:p w14:paraId="38F397F9" w14:textId="77777777" w:rsidR="00D54D86" w:rsidRPr="00D54D86" w:rsidRDefault="00D54D86" w:rsidP="00267A4C"/>
    <w:p w14:paraId="4BDC9C83" w14:textId="15463652" w:rsidR="00FB3010" w:rsidRDefault="00407D49" w:rsidP="000C7168">
      <w:pPr>
        <w:pStyle w:val="Heading2"/>
        <w:jc w:val="both"/>
      </w:pPr>
      <w:r>
        <w:t>Omitted variable bias</w:t>
      </w:r>
    </w:p>
    <w:p w14:paraId="73750C68" w14:textId="5B068211"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w:t>
      </w:r>
      <w:proofErr w:type="gramStart"/>
      <w:r>
        <w:t>spikes, and</w:t>
      </w:r>
      <w:proofErr w:type="gramEnd"/>
      <w:r>
        <w:t xml:space="preserve">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59B3BF65" w:rsidR="00865AC7" w:rsidRDefault="00865AC7" w:rsidP="000C7168">
      <w:pPr>
        <w:jc w:val="both"/>
      </w:pPr>
      <w:r>
        <w:t xml:space="preserve">To illustrate how omitting effects can bias estimation, we again simulate a presynaptic neuron with Poisson GLM spiking that provides synaptic input to a postsynaptic neuron whose firing is determined by the full model. Here we simulate a synapse with short-term </w:t>
      </w:r>
      <w:r>
        <w:lastRenderedPageBreak/>
        <w:t>synaptic depression and a constant long-term weight. Although in the previous examples the presynaptic baseline 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40F479C1"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5DADF372"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firing rat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commentRangeStart w:id="529"/>
      <w:r>
        <w:t>.</w:t>
      </w:r>
      <w:r w:rsidR="00407D49">
        <w:t xml:space="preserve"> Tracking unexplained variation in the postsynaptic rate is thus likely to be important for accurately tracking synaptic weights in experimental data.</w:t>
      </w:r>
      <w:commentRangeEnd w:id="529"/>
      <w:r w:rsidR="00407D49">
        <w:rPr>
          <w:rStyle w:val="CommentReference"/>
        </w:rPr>
        <w:commentReference w:id="529"/>
      </w:r>
    </w:p>
    <w:p w14:paraId="7A697199" w14:textId="139A9D1D"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P, for instance, will fail to explain the observed depression as a function of ISI, while the model that assumes a constant baseline will fail to model the changing base</w:t>
      </w:r>
      <w:r w:rsidR="00AB3C16">
        <w:t xml:space="preserve"> level of the cross-correlograms when they are partitioned over </w:t>
      </w:r>
      <w:commentRangeStart w:id="530"/>
      <w:commentRangeStart w:id="531"/>
      <w:r w:rsidR="00AB3C16">
        <w:t>time</w:t>
      </w:r>
      <w:commentRangeEnd w:id="530"/>
      <w:r w:rsidR="00AB3C16">
        <w:rPr>
          <w:rStyle w:val="CommentReference"/>
        </w:rPr>
        <w:commentReference w:id="530"/>
      </w:r>
      <w:commentRangeEnd w:id="531"/>
      <w:r w:rsidR="00CB5565">
        <w:rPr>
          <w:rStyle w:val="CommentReference"/>
        </w:rPr>
        <w:commentReference w:id="531"/>
      </w:r>
      <w:r w:rsidR="00AB3C16">
        <w:t>.</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2F545A">
        <w:tc>
          <w:tcPr>
            <w:tcW w:w="9926" w:type="dxa"/>
          </w:tcPr>
          <w:p w14:paraId="3CFDA1B4" w14:textId="312E7FB9" w:rsidR="00960689" w:rsidRDefault="00CB5565" w:rsidP="000C7168">
            <w:pPr>
              <w:jc w:val="both"/>
            </w:pPr>
            <w:ins w:id="532" w:author="Ganchao Wei" w:date="2020-12-20T10:30:00Z">
              <w:r>
                <w:rPr>
                  <w:noProof/>
                </w:rPr>
                <w:lastRenderedPageBreak/>
                <w:drawing>
                  <wp:inline distT="0" distB="0" distL="0" distR="0" wp14:anchorId="4B13DDF7" wp14:editId="562576F9">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ins>
          </w:p>
        </w:tc>
      </w:tr>
      <w:tr w:rsidR="00960689" w14:paraId="729EB4FD" w14:textId="77777777" w:rsidTr="002F545A">
        <w:tc>
          <w:tcPr>
            <w:tcW w:w="9926" w:type="dxa"/>
          </w:tcPr>
          <w:p w14:paraId="228F683D" w14:textId="4A0A5EDD" w:rsidR="00960689" w:rsidRPr="00960689" w:rsidRDefault="00960689" w:rsidP="00D80781">
            <w:pPr>
              <w:jc w:val="both"/>
              <w:rPr>
                <w:b/>
                <w:bCs/>
              </w:rPr>
            </w:pPr>
            <w:r>
              <w:rPr>
                <w:b/>
                <w:bCs/>
              </w:rPr>
              <w:t xml:space="preserve">Figure 7. </w:t>
            </w:r>
            <w:del w:id="533" w:author="Ian Stevenson" w:date="2020-12-29T14:04:00Z">
              <w:r w:rsidRPr="00451A4B" w:rsidDel="00D80781">
                <w:rPr>
                  <w:b/>
                  <w:bCs/>
                </w:rPr>
                <w:delText>Miss to estimate the baseline or STP causes s</w:delText>
              </w:r>
            </w:del>
            <w:ins w:id="534" w:author="Ian Stevenson" w:date="2020-12-29T14:04:00Z">
              <w:r w:rsidR="00D80781">
                <w:rPr>
                  <w:b/>
                  <w:bCs/>
                </w:rPr>
                <w:t>Omitted variable bias in long-term synaptic weights</w:t>
              </w:r>
            </w:ins>
            <w:del w:id="535" w:author="Ian Stevenson" w:date="2020-12-29T14:04:00Z">
              <w:r w:rsidRPr="00451A4B" w:rsidDel="00D80781">
                <w:rPr>
                  <w:b/>
                  <w:bCs/>
                </w:rPr>
                <w:delText>purious LTP estimations</w:delText>
              </w:r>
            </w:del>
            <w:r>
              <w:rPr>
                <w:b/>
                <w:bCs/>
              </w:rPr>
              <w:t xml:space="preserve">. </w:t>
            </w:r>
            <w:ins w:id="536" w:author="Ian Stevenson [2]" w:date="2021-01-05T10:09:00Z">
              <w:r w:rsidR="006D4D78">
                <w:t xml:space="preserve">Here we simulate </w:t>
              </w:r>
            </w:ins>
            <w:ins w:id="537" w:author="Ian Stevenson [2]" w:date="2021-01-05T10:10:00Z">
              <w:r w:rsidR="006D4D78">
                <w:t>spiking neurons connected by an excitatory, depressing synapse</w:t>
              </w:r>
            </w:ins>
            <w:ins w:id="538" w:author="Ian Stevenson [2]" w:date="2021-01-05T10:11:00Z">
              <w:r w:rsidR="006D4D78">
                <w:t>, i</w:t>
              </w:r>
            </w:ins>
            <w:ins w:id="539" w:author="Ian Stevenson [2]" w:date="2021-01-05T10:10:00Z">
              <w:r w:rsidR="006D4D78">
                <w:t xml:space="preserve">n this case, </w:t>
              </w:r>
            </w:ins>
            <w:ins w:id="540" w:author="Ian Stevenson [2]" w:date="2021-01-05T10:11:00Z">
              <w:r w:rsidR="006D4D78">
                <w:t xml:space="preserve">with fluctuations in both the baseline postsynaptic firing rate (average 20Hz) and the presynaptic firing rate (average 8Hz). </w:t>
              </w:r>
            </w:ins>
            <w:ins w:id="541" w:author="Ian Stevenson [2]" w:date="2021-01-05T10:17:00Z">
              <w:r w:rsidR="00EC206D">
                <w:t>The v</w:t>
              </w:r>
            </w:ins>
            <w:ins w:id="542" w:author="Ian Stevenson [2]" w:date="2021-01-05T10:16:00Z">
              <w:r w:rsidR="00EC206D">
                <w:t>ariation in the presynaptic rate causes slow fluctuations in short-term synaptic strength</w:t>
              </w:r>
            </w:ins>
            <w:ins w:id="543" w:author="Ian Stevenson [2]" w:date="2021-01-05T10:17:00Z">
              <w:r w:rsidR="00EC206D">
                <w:t xml:space="preserve">, but, when fitting the full model </w:t>
              </w:r>
              <w:r w:rsidR="00EC206D" w:rsidRPr="00EC206D">
                <w:rPr>
                  <w:b/>
                  <w:bCs/>
                  <w:rPrChange w:id="544" w:author="Ian Stevenson [2]" w:date="2021-01-05T10:17:00Z">
                    <w:rPr/>
                  </w:rPrChange>
                </w:rPr>
                <w:t>(A)</w:t>
              </w:r>
              <w:r w:rsidR="00EC206D">
                <w:t>, these fluctuations are properly attributed to short-term effects</w:t>
              </w:r>
            </w:ins>
            <w:ins w:id="545" w:author="Ian Stevenson [2]" w:date="2021-01-05T10:16:00Z">
              <w:r w:rsidR="00EC206D">
                <w:t xml:space="preserve">. </w:t>
              </w:r>
            </w:ins>
            <w:ins w:id="546" w:author="Ian Stevenson [2]" w:date="2021-01-05T10:12:00Z">
              <w:r w:rsidR="006D4D78">
                <w:t>We then consider how omitting variables from the model might influence inference. W</w:t>
              </w:r>
            </w:ins>
            <w:ins w:id="547" w:author="Ian Stevenson [2]" w:date="2021-01-05T10:18:00Z">
              <w:r w:rsidR="00EC206D">
                <w:t xml:space="preserve">hen </w:t>
              </w:r>
            </w:ins>
            <w:ins w:id="548" w:author="Ian Stevenson [2]" w:date="2021-01-05T10:12:00Z">
              <w:r w:rsidR="006D4D78">
                <w:t>all three effects (baseline, LTP and STP) are estimated simultaneousl</w:t>
              </w:r>
            </w:ins>
            <w:ins w:id="549" w:author="Ian Stevenson [2]" w:date="2021-01-05T10:18:00Z">
              <w:r w:rsidR="00EC206D">
                <w:t>y they are accurately estimated</w:t>
              </w:r>
            </w:ins>
            <w:ins w:id="550" w:author="Ian Stevenson [2]" w:date="2021-01-05T10:13:00Z">
              <w:r w:rsidR="006D4D78">
                <w:t xml:space="preserve"> </w:t>
              </w:r>
              <w:r w:rsidR="006D4D78" w:rsidRPr="006D4D78">
                <w:rPr>
                  <w:b/>
                  <w:bCs/>
                  <w:rPrChange w:id="551" w:author="Ian Stevenson [2]" w:date="2021-01-05T10:13:00Z">
                    <w:rPr/>
                  </w:rPrChange>
                </w:rPr>
                <w:t>(A)</w:t>
              </w:r>
              <w:r w:rsidR="006D4D78">
                <w:t xml:space="preserve">, </w:t>
              </w:r>
            </w:ins>
            <w:ins w:id="552" w:author="Ian Stevenson [2]" w:date="2021-01-05T10:18:00Z">
              <w:r w:rsidR="00EC206D">
                <w:t xml:space="preserve">but </w:t>
              </w:r>
            </w:ins>
            <w:ins w:id="553" w:author="Ian Stevenson [2]" w:date="2021-01-05T10:13:00Z">
              <w:r w:rsidR="006D4D78">
                <w:t xml:space="preserve">when the short-term effects are omitted </w:t>
              </w:r>
              <w:r w:rsidR="006D4D78">
                <w:rPr>
                  <w:b/>
                  <w:bCs/>
                </w:rPr>
                <w:t>(B)</w:t>
              </w:r>
            </w:ins>
            <w:ins w:id="554" w:author="Ian Stevenson [2]" w:date="2021-01-05T10:18:00Z">
              <w:r w:rsidR="00EC206D">
                <w:rPr>
                  <w:b/>
                  <w:bCs/>
                </w:rPr>
                <w:t xml:space="preserve"> </w:t>
              </w:r>
              <w:r w:rsidR="00EC206D">
                <w:t>or</w:t>
              </w:r>
            </w:ins>
            <w:ins w:id="555" w:author="Ian Stevenson [2]" w:date="2021-01-05T10:13:00Z">
              <w:r w:rsidR="006D4D78">
                <w:t xml:space="preserve"> when the baseline is omitted </w:t>
              </w:r>
              <w:r w:rsidR="006D4D78">
                <w:rPr>
                  <w:b/>
                  <w:bCs/>
                </w:rPr>
                <w:t>(C)</w:t>
              </w:r>
            </w:ins>
            <w:ins w:id="556" w:author="Ian Stevenson [2]" w:date="2021-01-05T10:19:00Z">
              <w:r w:rsidR="00EC206D">
                <w:t xml:space="preserve"> there is substantial misestimation</w:t>
              </w:r>
            </w:ins>
            <w:ins w:id="557" w:author="Ian Stevenson [2]" w:date="2021-01-05T10:13:00Z">
              <w:r w:rsidR="006D4D78">
                <w:t>. We find that</w:t>
              </w:r>
            </w:ins>
            <w:ins w:id="558" w:author="Ian Stevenson [2]" w:date="2021-01-05T10:15:00Z">
              <w:r w:rsidR="006D4D78">
                <w:t xml:space="preserve"> when the short-term effects are omitted fro</w:t>
              </w:r>
            </w:ins>
            <w:ins w:id="559" w:author="Ian Stevenson [2]" w:date="2021-01-05T10:19:00Z">
              <w:r w:rsidR="00EC206D">
                <w:t>m</w:t>
              </w:r>
            </w:ins>
            <w:ins w:id="560" w:author="Ian Stevenson [2]" w:date="2021-01-05T10:15:00Z">
              <w:r w:rsidR="006D4D78">
                <w:t xml:space="preserve"> the model, </w:t>
              </w:r>
              <w:r w:rsidR="00EC206D">
                <w:t>sl</w:t>
              </w:r>
            </w:ins>
            <w:ins w:id="561" w:author="Ian Stevenson [2]" w:date="2021-01-05T10:16:00Z">
              <w:r w:rsidR="00EC206D">
                <w:t xml:space="preserve">ow variation in the short-term weight </w:t>
              </w:r>
            </w:ins>
            <w:ins w:id="562" w:author="Ian Stevenson [2]" w:date="2021-01-05T10:19:00Z">
              <w:r w:rsidR="00EC206D">
                <w:t>is misattributed to the long-term synaptic effects</w:t>
              </w:r>
            </w:ins>
            <w:ins w:id="563" w:author="Ian Stevenson [2]" w:date="2021-01-05T10:21:00Z">
              <w:r w:rsidR="00EC206D">
                <w:t xml:space="preserve"> (B, middle)</w:t>
              </w:r>
            </w:ins>
            <w:ins w:id="564" w:author="Ian Stevenson [2]" w:date="2021-01-05T10:19:00Z">
              <w:r w:rsidR="00EC206D">
                <w:t xml:space="preserve">. When the baseline </w:t>
              </w:r>
            </w:ins>
            <w:ins w:id="565" w:author="Ian Stevenson [2]" w:date="2021-01-05T10:20:00Z">
              <w:r w:rsidR="00EC206D">
                <w:t xml:space="preserve">postsynaptic rate </w:t>
              </w:r>
            </w:ins>
            <w:ins w:id="566" w:author="Ian Stevenson [2]" w:date="2021-01-05T10:19:00Z">
              <w:r w:rsidR="00EC206D">
                <w:t>is</w:t>
              </w:r>
            </w:ins>
            <w:ins w:id="567" w:author="Ian Stevenson [2]" w:date="2021-01-05T10:20:00Z">
              <w:r w:rsidR="00EC206D">
                <w:t xml:space="preserve"> assumed to be constant</w:t>
              </w:r>
            </w:ins>
            <w:ins w:id="568" w:author="Ian Stevenson [2]" w:date="2021-01-05T10:19:00Z">
              <w:r w:rsidR="00EC206D">
                <w:t xml:space="preserve">, the fluctuation in </w:t>
              </w:r>
            </w:ins>
            <w:ins w:id="569" w:author="Ian Stevenson [2]" w:date="2021-01-05T10:20:00Z">
              <w:r w:rsidR="00EC206D">
                <w:t xml:space="preserve">the </w:t>
              </w:r>
            </w:ins>
            <w:ins w:id="570" w:author="Ian Stevenson [2]" w:date="2021-01-05T10:19:00Z">
              <w:r w:rsidR="00EC206D">
                <w:t xml:space="preserve">baseline </w:t>
              </w:r>
            </w:ins>
            <w:ins w:id="571" w:author="Ian Stevenson [2]" w:date="2021-01-05T10:20:00Z">
              <w:r w:rsidR="00EC206D">
                <w:t>is also</w:t>
              </w:r>
            </w:ins>
            <w:ins w:id="572" w:author="Ian Stevenson [2]" w:date="2021-01-05T10:19:00Z">
              <w:r w:rsidR="00EC206D">
                <w:t xml:space="preserve"> misattributed to </w:t>
              </w:r>
            </w:ins>
            <w:ins w:id="573" w:author="Ian Stevenson [2]" w:date="2021-01-05T10:20:00Z">
              <w:r w:rsidR="00EC206D">
                <w:t>long-term synaptic effects</w:t>
              </w:r>
            </w:ins>
            <w:ins w:id="574" w:author="Ian Stevenson [2]" w:date="2021-01-05T10:21:00Z">
              <w:r w:rsidR="00EC206D">
                <w:t xml:space="preserve"> (C, middle)</w:t>
              </w:r>
            </w:ins>
            <w:ins w:id="575" w:author="Ian Stevenson [2]" w:date="2021-01-05T10:16:00Z">
              <w:r w:rsidR="00EC206D">
                <w:t>.</w:t>
              </w:r>
            </w:ins>
            <w:ins w:id="576" w:author="Ian Stevenson [2]" w:date="2021-01-05T10:13:00Z">
              <w:r w:rsidR="006D4D78">
                <w:t xml:space="preserve"> </w:t>
              </w:r>
            </w:ins>
            <w:ins w:id="577" w:author="Ian Stevenson [2]" w:date="2021-01-05T10:20:00Z">
              <w:r w:rsidR="00EC206D">
                <w:t xml:space="preserve">Dashed lines denote </w:t>
              </w:r>
            </w:ins>
            <w:del w:id="578" w:author="Ian Stevenson [2]" w:date="2021-01-05T10:12:00Z">
              <w:r w:rsidDel="006D4D78">
                <w:delText xml:space="preserve">These plots show one example when missing estimations on baseline or STP. </w:delText>
              </w:r>
            </w:del>
            <w:del w:id="579" w:author="Ian Stevenson [2]" w:date="2021-01-05T10:11:00Z">
              <w:r w:rsidDel="006D4D78">
                <w:delText>The postsynaptic baseline firing rate fluctuated around exp(3) = 20 Hz, and the presynaptic firing rate fluctuated around 8Hz. The STP is depression.</w:delText>
              </w:r>
            </w:del>
            <w:ins w:id="580" w:author="Ganchao Wei" w:date="2020-12-20T18:54:00Z">
              <w:del w:id="581" w:author="Ian Stevenson [2]" w:date="2021-01-05T10:11:00Z">
                <w:r w:rsidR="007A03C2" w:rsidDel="006D4D78">
                  <w:delText xml:space="preserve"> </w:delText>
                </w:r>
              </w:del>
              <w:del w:id="582" w:author="Ian Stevenson [2]" w:date="2021-01-05T10:20:00Z">
                <w:r w:rsidR="007A03C2" w:rsidDel="00EC206D">
                  <w:delText>Standard error is shown by dashed lines</w:delText>
                </w:r>
              </w:del>
            </w:ins>
            <w:ins w:id="583" w:author="Ian Stevenson [2]" w:date="2021-01-05T10:20:00Z">
              <w:r w:rsidR="00EC206D">
                <w:t>standard error</w:t>
              </w:r>
            </w:ins>
            <w:ins w:id="584" w:author="Ganchao Wei" w:date="2020-12-20T18:54:00Z">
              <w:r w:rsidR="007A03C2">
                <w:t>.</w:t>
              </w:r>
            </w:ins>
            <w:del w:id="585" w:author="Ian Stevenson [2]" w:date="2021-01-05T10:20:00Z">
              <w:r w:rsidDel="00EC206D">
                <w:delText xml:space="preserve"> </w:delText>
              </w:r>
              <w:r w:rsidRPr="00451A4B" w:rsidDel="00EC206D">
                <w:rPr>
                  <w:b/>
                  <w:bCs/>
                </w:rPr>
                <w:delText>(A)</w:delText>
              </w:r>
            </w:del>
            <w:del w:id="586" w:author="Ian Stevenson [2]" w:date="2021-01-05T10:12:00Z">
              <w:r w:rsidDel="006D4D78">
                <w:delText xml:space="preserve"> Fitting results when all three effects (baseline, LTP and STP) are estimated simultaneously</w:delText>
              </w:r>
            </w:del>
            <w:del w:id="587" w:author="Ian Stevenson [2]" w:date="2021-01-05T10:20:00Z">
              <w:r w:rsidDel="00EC206D">
                <w:delText xml:space="preserve">. </w:delText>
              </w:r>
              <w:r w:rsidRPr="00451A4B" w:rsidDel="00EC206D">
                <w:rPr>
                  <w:b/>
                  <w:bCs/>
                </w:rPr>
                <w:delText>(B)</w:delText>
              </w:r>
              <w:r w:rsidDel="00EC206D">
                <w:delText xml:space="preserve"> </w:delText>
              </w:r>
            </w:del>
            <w:del w:id="588" w:author="Ian Stevenson [2]" w:date="2021-01-05T10:19:00Z">
              <w:r w:rsidDel="00EC206D">
                <w:delText xml:space="preserve">When we </w:delText>
              </w:r>
            </w:del>
            <w:del w:id="589" w:author="Ian Stevenson [2]" w:date="2021-01-05T10:14:00Z">
              <w:r w:rsidDel="006D4D78">
                <w:delText xml:space="preserve">miss to estimate </w:delText>
              </w:r>
            </w:del>
            <w:del w:id="590" w:author="Ian Stevenson [2]" w:date="2021-01-05T10:19:00Z">
              <w:r w:rsidDel="00EC206D">
                <w:delText>the baseline, the fluctuation in baseline will flow and enlarge</w:delText>
              </w:r>
            </w:del>
            <w:ins w:id="591" w:author="Ganchao Wei" w:date="2020-12-20T10:31:00Z">
              <w:del w:id="592" w:author="Ian Stevenson [2]" w:date="2021-01-05T10:19:00Z">
                <w:r w:rsidR="00D2014C" w:rsidDel="00EC206D">
                  <w:delText>be misattributed</w:delText>
                </w:r>
              </w:del>
            </w:ins>
            <w:del w:id="593" w:author="Ian Stevenson [2]" w:date="2021-01-05T10:19:00Z">
              <w:r w:rsidDel="00EC206D">
                <w:delText xml:space="preserve"> </w:delText>
              </w:r>
            </w:del>
            <w:ins w:id="594" w:author="Ganchao Wei" w:date="2020-12-20T10:32:00Z">
              <w:del w:id="595" w:author="Ian Stevenson [2]" w:date="2021-01-05T10:19:00Z">
                <w:r w:rsidR="00D2014C" w:rsidDel="00EC206D">
                  <w:delText>to</w:delText>
                </w:r>
              </w:del>
            </w:ins>
            <w:del w:id="596" w:author="Ian Stevenson [2]" w:date="2021-01-05T10:19:00Z">
              <w:r w:rsidDel="00EC206D">
                <w:delText xml:space="preserve">in LTP </w:delText>
              </w:r>
            </w:del>
            <w:del w:id="597" w:author="Ian Stevenson [2]" w:date="2021-01-05T10:20:00Z">
              <w:r w:rsidDel="00EC206D">
                <w:delText xml:space="preserve">estimation. </w:delText>
              </w:r>
              <w:r w:rsidRPr="00451A4B" w:rsidDel="00EC206D">
                <w:rPr>
                  <w:b/>
                  <w:bCs/>
                </w:rPr>
                <w:delText>(C)</w:delText>
              </w:r>
              <w:r w:rsidDel="00EC206D">
                <w:delText xml:space="preserve"> Similarly, the LTP estimation will capture STP fluctuation when we miss to estimate </w:delText>
              </w:r>
              <w:commentRangeStart w:id="598"/>
              <w:r w:rsidDel="00EC206D">
                <w:delText>STP</w:delText>
              </w:r>
              <w:commentRangeEnd w:id="598"/>
              <w:r w:rsidR="006D4D78" w:rsidDel="00EC206D">
                <w:rPr>
                  <w:rStyle w:val="CommentReference"/>
                </w:rPr>
                <w:commentReference w:id="598"/>
              </w:r>
              <w:r w:rsidDel="00EC206D">
                <w:delText>.</w:delText>
              </w:r>
            </w:del>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92340A3" w:rsidR="00AB3C16"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proofErr w:type="spellStart"/>
      <w:r w:rsidR="0023752D">
        <w:rPr>
          <w:lang w:eastAsia="zh-CN"/>
        </w:rPr>
        <w:t>undersmoothed</w:t>
      </w:r>
      <w:proofErr w:type="spellEnd"/>
      <w:r w:rsidR="0023752D">
        <w:rPr>
          <w:lang w:eastAsia="zh-CN"/>
        </w:rPr>
        <w:t xml:space="preserve">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23752D">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5BAC4C9B"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w:t>
      </w:r>
      <w:r>
        <w:rPr>
          <w:lang w:eastAsia="zh-CN"/>
        </w:rPr>
        <w:lastRenderedPageBreak/>
        <w:t>pr</w:t>
      </w:r>
      <w:proofErr w:type="spellStart"/>
      <w:r>
        <w:rPr>
          <w:lang w:eastAsia="zh-CN"/>
        </w:rPr>
        <w:t>ediction</w:t>
      </w:r>
      <w:proofErr w:type="spellEnd"/>
      <w:r>
        <w:rPr>
          <w:lang w:eastAsia="zh-CN"/>
        </w:rPr>
        <w:t xml:space="preserve"> likelihood </w:t>
      </w:r>
      <m:oMath>
        <m:nary>
          <m:naryPr>
            <m:chr m:val="∏"/>
            <m:limLoc m:val="undOvr"/>
            <m:ctrlPr>
              <w:ins w:id="599" w:author="Ganchao Wei" w:date="2020-12-20T10:36:00Z">
                <w:rPr>
                  <w:rFonts w:ascii="Cambria Math" w:hAnsi="Cambria Math"/>
                  <w:i/>
                  <w:lang w:eastAsia="zh-CN"/>
                </w:rPr>
              </w:ins>
            </m:ctrlPr>
          </m:naryPr>
          <m:sub>
            <m:r>
              <w:ins w:id="600" w:author="Ganchao Wei" w:date="2020-12-20T10:36:00Z">
                <w:rPr>
                  <w:rFonts w:ascii="Cambria Math" w:hAnsi="Cambria Math"/>
                  <w:lang w:eastAsia="zh-CN"/>
                </w:rPr>
                <m:t>k=1</m:t>
              </w:ins>
            </m:r>
          </m:sub>
          <m:sup>
            <m:r>
              <w:ins w:id="601" w:author="Ganchao Wei" w:date="2020-12-20T10:36:00Z">
                <w:rPr>
                  <w:rFonts w:ascii="Cambria Math" w:hAnsi="Cambria Math"/>
                  <w:lang w:eastAsia="zh-CN"/>
                </w:rPr>
                <m:t>N</m:t>
              </w:ins>
            </m:r>
          </m:sup>
          <m:e>
            <m:r>
              <w:ins w:id="602" w:author="Ganchao Wei" w:date="2020-12-20T10:36:00Z">
                <w:rPr>
                  <w:rFonts w:ascii="Cambria Math" w:hAnsi="Cambria Math"/>
                  <w:lang w:eastAsia="zh-CN"/>
                </w:rPr>
                <m:t>p(</m:t>
              </w:ins>
            </m:r>
            <m:sSubSup>
              <m:sSubSupPr>
                <m:ctrlPr>
                  <w:ins w:id="603" w:author="Ganchao Wei" w:date="2020-12-20T10:36:00Z">
                    <w:rPr>
                      <w:rFonts w:ascii="Cambria Math" w:hAnsi="Cambria Math"/>
                      <w:i/>
                      <w:lang w:eastAsia="zh-CN"/>
                    </w:rPr>
                  </w:ins>
                </m:ctrlPr>
              </m:sSubSupPr>
              <m:e>
                <m:r>
                  <w:ins w:id="604" w:author="Ganchao Wei" w:date="2020-12-20T10:36:00Z">
                    <w:rPr>
                      <w:rFonts w:ascii="Cambria Math" w:hAnsi="Cambria Math"/>
                      <w:lang w:eastAsia="zh-CN"/>
                    </w:rPr>
                    <m:t>y</m:t>
                  </w:ins>
                </m:r>
              </m:e>
              <m:sub>
                <m:r>
                  <w:ins w:id="605" w:author="Ganchao Wei" w:date="2020-12-20T10:36:00Z">
                    <w:rPr>
                      <w:rFonts w:ascii="Cambria Math" w:hAnsi="Cambria Math"/>
                      <w:lang w:eastAsia="zh-CN"/>
                    </w:rPr>
                    <m:t>k</m:t>
                  </w:ins>
                </m:r>
              </m:sub>
              <m:sup>
                <m:r>
                  <w:ins w:id="606" w:author="Ganchao Wei" w:date="2020-12-20T10:36:00Z">
                    <w:rPr>
                      <w:rFonts w:ascii="Cambria Math" w:hAnsi="Cambria Math"/>
                      <w:lang w:eastAsia="zh-CN"/>
                    </w:rPr>
                    <m:t>post</m:t>
                  </w:ins>
                </m:r>
              </m:sup>
            </m:sSubSup>
            <m:r>
              <w:ins w:id="607" w:author="Ganchao Wei" w:date="2020-12-20T10:36:00Z">
                <w:rPr>
                  <w:rFonts w:ascii="Cambria Math" w:hAnsi="Cambria Math"/>
                  <w:lang w:eastAsia="zh-CN"/>
                </w:rPr>
                <m:t>|</m:t>
              </w:ins>
            </m:r>
            <m:sSub>
              <m:sSubPr>
                <m:ctrlPr>
                  <w:ins w:id="608" w:author="Ganchao Wei" w:date="2020-12-20T10:36:00Z">
                    <w:rPr>
                      <w:rFonts w:ascii="Cambria Math" w:hAnsi="Cambria Math"/>
                      <w:i/>
                      <w:lang w:eastAsia="zh-CN"/>
                    </w:rPr>
                  </w:ins>
                </m:ctrlPr>
              </m:sSubPr>
              <m:e>
                <m:r>
                  <w:ins w:id="609" w:author="Ganchao Wei" w:date="2020-12-20T10:36:00Z">
                    <w:rPr>
                      <w:rFonts w:ascii="Cambria Math" w:hAnsi="Cambria Math"/>
                      <w:lang w:eastAsia="zh-CN"/>
                    </w:rPr>
                    <m:t>λ</m:t>
                  </w:ins>
                </m:r>
              </m:e>
              <m:sub>
                <m:r>
                  <w:ins w:id="610" w:author="Ganchao Wei" w:date="2020-12-20T10:36:00Z">
                    <w:rPr>
                      <w:rFonts w:ascii="Cambria Math" w:hAnsi="Cambria Math"/>
                      <w:lang w:eastAsia="zh-CN"/>
                    </w:rPr>
                    <m:t>k|k-1</m:t>
                  </w:ins>
                </m:r>
              </m:sub>
            </m:sSub>
            <m:r>
              <w:ins w:id="611" w:author="Ganchao Wei" w:date="2020-12-20T10:36:00Z">
                <w:rPr>
                  <w:rFonts w:ascii="Cambria Math" w:hAnsi="Cambria Math"/>
                  <w:lang w:eastAsia="zh-CN"/>
                </w:rPr>
                <m:t>)</m:t>
              </w:ins>
            </m:r>
          </m:e>
        </m:nary>
        <m:r>
          <w:del w:id="612" w:author="Ganchao Wei" w:date="2020-12-20T10:36:00Z">
            <w:rPr>
              <w:rFonts w:ascii="Cambria Math" w:hAnsi="Cambria Math"/>
              <w:lang w:eastAsia="zh-CN"/>
            </w:rPr>
            <m:t>p(</m:t>
          </w:del>
        </m:r>
        <m:sSubSup>
          <m:sSubSupPr>
            <m:ctrlPr>
              <w:del w:id="613" w:author="Ganchao Wei" w:date="2020-12-20T10:36:00Z">
                <w:rPr>
                  <w:rFonts w:ascii="Cambria Math" w:hAnsi="Cambria Math"/>
                  <w:i/>
                  <w:lang w:eastAsia="zh-CN"/>
                </w:rPr>
              </w:del>
            </m:ctrlPr>
          </m:sSubSupPr>
          <m:e>
            <m:r>
              <w:del w:id="614" w:author="Ganchao Wei" w:date="2020-12-20T10:36:00Z">
                <w:rPr>
                  <w:rFonts w:ascii="Cambria Math" w:hAnsi="Cambria Math"/>
                  <w:lang w:eastAsia="zh-CN"/>
                </w:rPr>
                <m:t>y</m:t>
              </w:del>
            </m:r>
          </m:e>
          <m:sub>
            <m:r>
              <w:del w:id="615" w:author="Ganchao Wei" w:date="2020-12-20T10:36:00Z">
                <w:rPr>
                  <w:rFonts w:ascii="Cambria Math" w:hAnsi="Cambria Math"/>
                  <w:lang w:eastAsia="zh-CN"/>
                </w:rPr>
                <m:t>k</m:t>
              </w:del>
            </m:r>
          </m:sub>
          <m:sup>
            <m:r>
              <w:del w:id="616" w:author="Ganchao Wei" w:date="2020-12-20T10:36:00Z">
                <w:rPr>
                  <w:rFonts w:ascii="Cambria Math" w:hAnsi="Cambria Math"/>
                  <w:lang w:eastAsia="zh-CN"/>
                </w:rPr>
                <m:t>post</m:t>
              </w:del>
            </m:r>
          </m:sup>
        </m:sSubSup>
        <m:r>
          <w:del w:id="617" w:author="Ganchao Wei" w:date="2020-12-20T10:36:00Z">
            <w:rPr>
              <w:rFonts w:ascii="Cambria Math" w:hAnsi="Cambria Math"/>
              <w:lang w:eastAsia="zh-CN"/>
            </w:rPr>
            <m:t>|</m:t>
          </w:del>
        </m:r>
        <m:sSub>
          <m:sSubPr>
            <m:ctrlPr>
              <w:del w:id="618" w:author="Ganchao Wei" w:date="2020-12-20T10:36:00Z">
                <w:rPr>
                  <w:rFonts w:ascii="Cambria Math" w:hAnsi="Cambria Math"/>
                  <w:i/>
                  <w:lang w:eastAsia="zh-CN"/>
                </w:rPr>
              </w:del>
            </m:ctrlPr>
          </m:sSubPr>
          <m:e>
            <m:r>
              <w:del w:id="619" w:author="Ganchao Wei" w:date="2020-12-20T10:36:00Z">
                <w:rPr>
                  <w:rFonts w:ascii="Cambria Math" w:hAnsi="Cambria Math"/>
                  <w:lang w:eastAsia="zh-CN"/>
                </w:rPr>
                <m:t>λ</m:t>
              </w:del>
            </m:r>
          </m:e>
          <m:sub>
            <m:r>
              <w:del w:id="620" w:author="Ganchao Wei" w:date="2020-12-20T10:36:00Z">
                <w:rPr>
                  <w:rFonts w:ascii="Cambria Math" w:hAnsi="Cambria Math"/>
                  <w:lang w:eastAsia="zh-CN"/>
                </w:rPr>
                <m:t>k|k-1</m:t>
              </w:del>
            </m:r>
          </m:sub>
        </m:sSub>
        <m:r>
          <w:del w:id="621" w:author="Ganchao Wei" w:date="2020-12-20T10:36:00Z">
            <w:rPr>
              <w:rFonts w:ascii="Cambria Math" w:hAnsi="Cambria Math"/>
              <w:lang w:eastAsia="zh-CN"/>
            </w:rPr>
            <m:t>,</m:t>
          </w:del>
        </m:r>
        <m:r>
          <w:del w:id="622" w:author="Ganchao Wei" w:date="2020-12-20T10:36:00Z">
            <m:rPr>
              <m:sty m:val="p"/>
            </m:rPr>
            <w:rPr>
              <w:rFonts w:ascii="Cambria Math" w:hAnsi="Cambria Math"/>
              <w:lang w:eastAsia="zh-CN"/>
            </w:rPr>
            <m:t>θ</m:t>
          </w:del>
        </m:r>
        <m:r>
          <w:del w:id="623" w:author="Ganchao Wei" w:date="2020-12-20T10:36:00Z">
            <w:rPr>
              <w:rFonts w:ascii="Cambria Math" w:hAnsi="Cambria Math"/>
              <w:lang w:eastAsia="zh-CN"/>
            </w:rPr>
            <m:t>)</m:t>
          </w:del>
        </m:r>
      </m:oMath>
      <w:del w:id="624" w:author="Ganchao Wei" w:date="2020-12-20T10:37:00Z">
        <w:r w:rsidDel="00D2014C">
          <w:rPr>
            <w:lang w:eastAsia="zh-CN"/>
          </w:rPr>
          <w:delText>,</w:delText>
        </w:r>
      </w:del>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842221">
        <w:rPr>
          <w:lang w:eastAsia="zh-CN"/>
        </w:rPr>
        <w:t>have a much larger effect on the pr</w:t>
      </w:r>
      <w:proofErr w:type="spellStart"/>
      <w:r w:rsidR="00842221">
        <w:rPr>
          <w:lang w:eastAsia="zh-CN"/>
        </w:rPr>
        <w:t>ediction</w:t>
      </w:r>
      <w:proofErr w:type="spellEnd"/>
      <w:r w:rsidR="00842221">
        <w:rPr>
          <w:lang w:eastAsia="zh-CN"/>
        </w:rPr>
        <w:t xml:space="preserve">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presumably </w:t>
      </w:r>
      <w:proofErr w:type="gramStart"/>
      <w:r w:rsidR="00842221">
        <w:rPr>
          <w:lang w:eastAsia="zh-CN"/>
        </w:rPr>
        <w:t>due to the fact that</w:t>
      </w:r>
      <w:proofErr w:type="gramEnd"/>
      <w:r w:rsidR="00842221">
        <w:rPr>
          <w:lang w:eastAsia="zh-CN"/>
        </w:rPr>
        <w:t xml:space="preserve"> the synaptic weight only influences the likelihood in the short interval follow each presynaptic spike. </w:t>
      </w:r>
      <w:commentRangeStart w:id="625"/>
      <w:ins w:id="626" w:author="Ganchao Wei" w:date="2020-12-20T10:38:00Z">
        <w:r w:rsidR="00D2014C">
          <w:rPr>
            <w:lang w:eastAsia="zh-CN"/>
          </w:rPr>
          <w:t>As mentioned in the method an</w:t>
        </w:r>
        <w:commentRangeStart w:id="627"/>
        <w:r w:rsidR="00D2014C">
          <w:rPr>
            <w:lang w:eastAsia="zh-CN"/>
          </w:rPr>
          <w:t>d shown in the example of</w:t>
        </w:r>
      </w:ins>
      <w:ins w:id="628" w:author="Ganchao Wei" w:date="2020-12-20T10:39:00Z">
        <w:r w:rsidR="00D2014C">
          <w:rPr>
            <w:lang w:eastAsia="zh-CN"/>
          </w:rPr>
          <w:t xml:space="preserve"> omitted variable bias (Figure 7),</w:t>
        </w:r>
      </w:ins>
      <w:ins w:id="629" w:author="Ganchao Wei" w:date="2020-12-20T10:41:00Z">
        <w:r w:rsidR="00DE1536">
          <w:rPr>
            <w:lang w:eastAsia="zh-CN"/>
          </w:rPr>
          <w:t xml:space="preserve"> </w:t>
        </w:r>
      </w:ins>
      <w:commentRangeEnd w:id="627"/>
      <w:r w:rsidR="00EC206D">
        <w:rPr>
          <w:rStyle w:val="CommentReference"/>
        </w:rPr>
        <w:commentReference w:id="627"/>
      </w:r>
      <w:ins w:id="630" w:author="Ganchao Wei" w:date="2020-12-20T10:41:00Z">
        <w:r w:rsidR="00DE1536">
          <w:rPr>
            <w:lang w:eastAsia="zh-CN"/>
          </w:rPr>
          <w:t>values</w:t>
        </w:r>
      </w:ins>
      <w:ins w:id="631" w:author="Ganchao Wei" w:date="2020-12-20T10:42:00Z">
        <w:r w:rsidR="00DE1536">
          <w:rPr>
            <w:lang w:eastAsia="zh-CN"/>
          </w:rPr>
          <w:t xml:space="preserve"> of </w:t>
        </w:r>
      </w:ins>
      <m:oMath>
        <m:sSub>
          <m:sSubPr>
            <m:ctrlPr>
              <w:ins w:id="632" w:author="Ganchao Wei" w:date="2020-12-20T10:42:00Z">
                <w:rPr>
                  <w:rFonts w:ascii="Cambria Math" w:hAnsi="Cambria Math"/>
                  <w:i/>
                  <w:lang w:eastAsia="zh-CN"/>
                </w:rPr>
              </w:ins>
            </m:ctrlPr>
          </m:sSubPr>
          <m:e>
            <m:r>
              <w:ins w:id="633" w:author="Ganchao Wei" w:date="2020-12-20T10:42:00Z">
                <w:rPr>
                  <w:rFonts w:ascii="Cambria Math" w:hAnsi="Cambria Math"/>
                  <w:lang w:eastAsia="zh-CN"/>
                </w:rPr>
                <m:t>Q</m:t>
              </w:ins>
            </m:r>
          </m:e>
          <m:sub>
            <m:sSub>
              <m:sSubPr>
                <m:ctrlPr>
                  <w:ins w:id="634" w:author="Ganchao Wei" w:date="2020-12-20T10:42:00Z">
                    <w:rPr>
                      <w:rFonts w:ascii="Cambria Math" w:hAnsi="Cambria Math"/>
                      <w:i/>
                      <w:lang w:eastAsia="zh-CN"/>
                    </w:rPr>
                  </w:ins>
                </m:ctrlPr>
              </m:sSubPr>
              <m:e>
                <m:r>
                  <w:ins w:id="635" w:author="Ganchao Wei" w:date="2020-12-20T10:42:00Z">
                    <w:rPr>
                      <w:rFonts w:ascii="Cambria Math" w:hAnsi="Cambria Math"/>
                      <w:lang w:eastAsia="zh-CN"/>
                    </w:rPr>
                    <m:t>w</m:t>
                  </w:ins>
                </m:r>
              </m:e>
              <m:sub>
                <m:r>
                  <w:ins w:id="636" w:author="Ganchao Wei" w:date="2020-12-20T10:42:00Z">
                    <w:rPr>
                      <w:rFonts w:ascii="Cambria Math" w:hAnsi="Cambria Math"/>
                      <w:lang w:eastAsia="zh-CN"/>
                    </w:rPr>
                    <m:t>L</m:t>
                  </w:ins>
                </m:r>
              </m:sub>
            </m:sSub>
          </m:sub>
        </m:sSub>
      </m:oMath>
      <w:ins w:id="637" w:author="Ganchao Wei" w:date="2020-12-20T10:42:00Z">
        <w:r w:rsidR="00DE1536">
          <w:rPr>
            <w:lang w:eastAsia="zh-CN"/>
          </w:rPr>
          <w:t xml:space="preserve"> has negligible influence on prediction likelihood</w:t>
        </w:r>
      </w:ins>
      <w:ins w:id="638" w:author="Ganchao Wei" w:date="2020-12-20T10:44:00Z">
        <w:r w:rsidR="00DE1536">
          <w:rPr>
            <w:lang w:eastAsia="zh-CN"/>
          </w:rPr>
          <w:t xml:space="preserve"> under fixed </w:t>
        </w:r>
      </w:ins>
      <m:oMath>
        <m:sSub>
          <m:sSubPr>
            <m:ctrlPr>
              <w:ins w:id="639" w:author="Ganchao Wei" w:date="2020-12-20T10:44:00Z">
                <w:rPr>
                  <w:rFonts w:ascii="Cambria Math" w:hAnsi="Cambria Math"/>
                  <w:i/>
                  <w:lang w:eastAsia="zh-CN"/>
                </w:rPr>
              </w:ins>
            </m:ctrlPr>
          </m:sSubPr>
          <m:e>
            <m:r>
              <w:ins w:id="640" w:author="Ganchao Wei" w:date="2020-12-20T10:44:00Z">
                <w:rPr>
                  <w:rFonts w:ascii="Cambria Math" w:hAnsi="Cambria Math"/>
                  <w:lang w:eastAsia="zh-CN"/>
                </w:rPr>
                <m:t>Q</m:t>
              </w:ins>
            </m:r>
          </m:e>
          <m:sub>
            <m:sSub>
              <m:sSubPr>
                <m:ctrlPr>
                  <w:ins w:id="641" w:author="Ganchao Wei" w:date="2020-12-20T10:44:00Z">
                    <w:rPr>
                      <w:rFonts w:ascii="Cambria Math" w:hAnsi="Cambria Math"/>
                      <w:i/>
                      <w:lang w:eastAsia="zh-CN"/>
                    </w:rPr>
                  </w:ins>
                </m:ctrlPr>
              </m:sSubPr>
              <m:e>
                <m:r>
                  <w:ins w:id="642" w:author="Ganchao Wei" w:date="2020-12-20T10:44:00Z">
                    <w:rPr>
                      <w:rFonts w:ascii="Cambria Math" w:hAnsi="Cambria Math"/>
                      <w:lang w:eastAsia="zh-CN"/>
                    </w:rPr>
                    <m:t>β</m:t>
                  </w:ins>
                </m:r>
              </m:e>
              <m:sub>
                <m:r>
                  <w:ins w:id="643" w:author="Ganchao Wei" w:date="2020-12-20T10:44:00Z">
                    <w:rPr>
                      <w:rFonts w:ascii="Cambria Math" w:hAnsi="Cambria Math"/>
                      <w:lang w:eastAsia="zh-CN"/>
                    </w:rPr>
                    <m:t>0</m:t>
                  </w:ins>
                </m:r>
              </m:sub>
            </m:sSub>
          </m:sub>
        </m:sSub>
      </m:oMath>
      <w:ins w:id="644" w:author="Ganchao Wei" w:date="2020-12-20T10:49:00Z">
        <w:r w:rsidR="0010004A">
          <w:rPr>
            <w:lang w:eastAsia="zh-CN"/>
          </w:rPr>
          <w:t xml:space="preserve"> but no</w:t>
        </w:r>
      </w:ins>
      <w:ins w:id="645" w:author="Ian Stevenson [2]" w:date="2021-01-05T10:22:00Z">
        <w:r w:rsidR="00EC206D">
          <w:rPr>
            <w:lang w:eastAsia="zh-CN"/>
          </w:rPr>
          <w:t>t</w:t>
        </w:r>
      </w:ins>
      <w:ins w:id="646" w:author="Ganchao Wei" w:date="2020-12-20T10:49:00Z">
        <w:r w:rsidR="0010004A">
          <w:rPr>
            <w:lang w:eastAsia="zh-CN"/>
          </w:rPr>
          <w:t xml:space="preserve"> vice versa</w:t>
        </w:r>
      </w:ins>
      <w:ins w:id="647" w:author="Ganchao Wei" w:date="2020-12-20T10:44:00Z">
        <w:r w:rsidR="00DE1536">
          <w:rPr>
            <w:lang w:eastAsia="zh-CN"/>
          </w:rPr>
          <w:t xml:space="preserve">. </w:t>
        </w:r>
      </w:ins>
      <w:commentRangeEnd w:id="625"/>
      <w:ins w:id="648" w:author="Ganchao Wei" w:date="2020-12-20T10:45:00Z">
        <w:r w:rsidR="00DE1536">
          <w:rPr>
            <w:rStyle w:val="CommentReference"/>
          </w:rPr>
          <w:commentReference w:id="625"/>
        </w:r>
      </w:ins>
      <w:ins w:id="649" w:author="Ganchao Wei" w:date="2020-12-20T10:44:00Z">
        <w:r w:rsidR="00DE1536">
          <w:rPr>
            <w:lang w:eastAsia="zh-CN"/>
          </w:rPr>
          <w:t>Therefore,</w:t>
        </w:r>
      </w:ins>
      <w:del w:id="650" w:author="Ganchao Wei" w:date="2020-12-20T10:46:00Z">
        <w:r w:rsidR="00842221" w:rsidDel="00DE1536">
          <w:rPr>
            <w:lang w:eastAsia="zh-CN"/>
          </w:rPr>
          <w:delText>We also find that the prediction likelihood is approximately independent, such that the</w:delText>
        </w:r>
      </w:del>
      <w:r w:rsidR="00842221">
        <w:rPr>
          <w:lang w:eastAsia="zh-CN"/>
        </w:rPr>
        <w:t xml:space="preserve"> 2D optimization problem can be solved by optimizing the two variance hyperparameters sequentially</w:t>
      </w:r>
      <w:ins w:id="651" w:author="Ganchao Wei" w:date="2020-12-20T10:47:00Z">
        <w:r w:rsidR="00DE1536">
          <w:rPr>
            <w:lang w:eastAsia="zh-CN"/>
          </w:rPr>
          <w:t xml:space="preserve"> with</w:t>
        </w:r>
      </w:ins>
      <w:ins w:id="652" w:author="Ganchao Wei" w:date="2020-12-20T10:49:00Z">
        <w:r w:rsidR="0010004A">
          <w:rPr>
            <w:lang w:eastAsia="zh-CN"/>
          </w:rPr>
          <w:t xml:space="preserve"> a</w:t>
        </w:r>
      </w:ins>
      <w:ins w:id="653" w:author="Ganchao Wei" w:date="2020-12-20T10:47:00Z">
        <w:r w:rsidR="00DE1536">
          <w:rPr>
            <w:lang w:eastAsia="zh-CN"/>
          </w:rPr>
          <w:t xml:space="preserve"> specific order</w:t>
        </w:r>
      </w:ins>
      <w:r w:rsidR="00842221">
        <w:rPr>
          <w:lang w:eastAsia="zh-CN"/>
        </w:rPr>
        <w:t>.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ins w:id="654" w:author="Ganchao Wei" w:date="2020-12-20T10:57:00Z">
        <w:r w:rsidR="004C453C">
          <w:t>The</w:t>
        </w:r>
      </w:ins>
      <w:ins w:id="655" w:author="Ganchao Wei" w:date="2020-12-21T08:41:00Z">
        <w:r w:rsidR="001D23B0">
          <w:t xml:space="preserve"> corresponding</w:t>
        </w:r>
      </w:ins>
      <w:ins w:id="656" w:author="Ganchao Wei" w:date="2020-12-20T10:57:00Z">
        <w:r w:rsidR="004C453C">
          <w:t xml:space="preserve"> </w:t>
        </w:r>
      </w:ins>
      <w:ins w:id="657" w:author="Ganchao Wei" w:date="2020-12-20T10:58:00Z">
        <w:r w:rsidR="004C453C">
          <w:t>track</w:t>
        </w:r>
      </w:ins>
      <w:ins w:id="658" w:author="Ganchao Wei" w:date="2020-12-20T10:59:00Z">
        <w:r w:rsidR="004C453C">
          <w:t>s</w:t>
        </w:r>
      </w:ins>
      <w:ins w:id="659" w:author="Ganchao Wei" w:date="2020-12-20T10:58:00Z">
        <w:r w:rsidR="004C453C">
          <w:t xml:space="preserve"> of the baseline and long-term synaptic weights under</w:t>
        </w:r>
      </w:ins>
      <w:ins w:id="660" w:author="Ganchao Wei" w:date="2020-12-20T10:59:00Z">
        <w:r w:rsidR="004C453C">
          <w:t xml:space="preserve"> different </w:t>
        </w:r>
      </w:ins>
      <m:oMath>
        <m:r>
          <w:ins w:id="661" w:author="Ganchao Wei" w:date="2020-12-20T10:59:00Z">
            <m:rPr>
              <m:sty m:val="bi"/>
            </m:rPr>
            <w:rPr>
              <w:rFonts w:ascii="Cambria Math" w:hAnsi="Cambria Math"/>
            </w:rPr>
            <m:t>Q</m:t>
          </w:ins>
        </m:r>
      </m:oMath>
      <w:ins w:id="662" w:author="Ganchao Wei" w:date="2020-12-20T11:00:00Z">
        <w:r w:rsidR="004C453C">
          <w:t xml:space="preserve"> (Figure 8B)</w:t>
        </w:r>
      </w:ins>
      <w:ins w:id="663" w:author="Ganchao Wei" w:date="2020-12-20T10:59:00Z">
        <w:r w:rsidR="004C453C">
          <w:t xml:space="preserve"> show</w:t>
        </w:r>
      </w:ins>
      <w:ins w:id="664" w:author="Ganchao Wei" w:date="2020-12-20T11:00:00Z">
        <w:r w:rsidR="00CD5948">
          <w:t xml:space="preserve"> </w:t>
        </w:r>
        <w:proofErr w:type="spellStart"/>
        <w:r w:rsidR="00CD5948">
          <w:t>oversmoothness</w:t>
        </w:r>
        <w:proofErr w:type="spellEnd"/>
        <w:r w:rsidR="00CD5948">
          <w:t xml:space="preserve"> and </w:t>
        </w:r>
        <w:proofErr w:type="spellStart"/>
        <w:r w:rsidR="00CD5948">
          <w:t>undersmoothness</w:t>
        </w:r>
        <w:proofErr w:type="spellEnd"/>
        <w:r w:rsidR="00CD5948">
          <w:t>.</w:t>
        </w:r>
      </w:ins>
    </w:p>
    <w:p w14:paraId="64F57620" w14:textId="0BAEE32B" w:rsidR="00046BE1" w:rsidRDefault="006C7FAB" w:rsidP="000C7168">
      <w:pPr>
        <w:jc w:val="both"/>
        <w:rPr>
          <w:ins w:id="665" w:author="Ganchao Wei" w:date="2020-12-20T16:03:00Z"/>
        </w:rPr>
      </w:pPr>
      <w:r>
        <w:t xml:space="preserve">We find that in a series of short, </w:t>
      </w:r>
      <w:ins w:id="666" w:author="Ganchao Wei" w:date="2020-12-20T10:54:00Z">
        <w:r w:rsidR="004C453C">
          <w:t>1</w:t>
        </w:r>
      </w:ins>
      <w:del w:id="667" w:author="Ganchao Wei" w:date="2020-12-20T10:51:00Z">
        <w:r w:rsidDel="004C453C">
          <w:delText>1</w:delText>
        </w:r>
      </w:del>
      <w:r>
        <w:t xml:space="preserve">0min simulations with pre- and postsynaptic rates </w:t>
      </w:r>
      <w:commentRangeStart w:id="668"/>
      <w:del w:id="669" w:author="Ganchao Wei" w:date="2020-12-20T10:52:00Z">
        <w:r w:rsidDel="004C453C">
          <w:delText>~XX</w:delText>
        </w:r>
        <w:commentRangeEnd w:id="668"/>
        <w:r w:rsidDel="004C453C">
          <w:rPr>
            <w:rStyle w:val="CommentReference"/>
          </w:rPr>
          <w:commentReference w:id="668"/>
        </w:r>
      </w:del>
      <w:ins w:id="670" w:author="Ganchao Wei" w:date="2020-12-20T10:52:00Z">
        <w:del w:id="671" w:author="Ian Stevenson [2]" w:date="2021-01-05T10:23:00Z">
          <w:r w:rsidR="004C453C" w:rsidDel="00EC206D">
            <w:delText xml:space="preserve">be </w:delText>
          </w:r>
        </w:del>
      </w:ins>
      <w:ins w:id="672" w:author="Ian Stevenson [2]" w:date="2021-01-05T10:23:00Z">
        <w:r w:rsidR="00EC206D">
          <w:t xml:space="preserve">set to </w:t>
        </w:r>
      </w:ins>
      <w:ins w:id="673" w:author="Ganchao Wei" w:date="2020-12-20T10:52:00Z">
        <w:r w:rsidR="004C453C">
          <w:t xml:space="preserve">5Hz and </w:t>
        </w:r>
      </w:ins>
      <w:ins w:id="674" w:author="Ganchao Wei" w:date="2020-12-20T10:53:00Z">
        <w:r w:rsidR="004C453C">
          <w:t>20Hz</w:t>
        </w:r>
      </w:ins>
      <w:ins w:id="675" w:author="Ian Stevenson [2]" w:date="2021-01-05T10:23:00Z">
        <w:r w:rsidR="00EC206D">
          <w:t xml:space="preserve">, </w:t>
        </w:r>
        <w:proofErr w:type="spellStart"/>
        <w:r w:rsidR="00EC206D">
          <w:t>respectivevly</w:t>
        </w:r>
      </w:ins>
      <w:proofErr w:type="spellEnd"/>
      <w:r>
        <w:t xml:space="preserve">, </w:t>
      </w:r>
      <w:del w:id="676" w:author="Ganchao Wei" w:date="2020-12-20T10:55:00Z">
        <w:r w:rsidDel="004C453C">
          <w:delText xml:space="preserve">the baseline and long-term synaptic weights can be accurately tracked (Fig 8B) and </w:delText>
        </w:r>
      </w:del>
      <w:r>
        <w:t>the true value</w:t>
      </w:r>
      <w:ins w:id="677" w:author="Ganchao Wei" w:date="2020-12-20T10:57:00Z">
        <w:r w:rsidR="004C453C">
          <w:t>s</w:t>
        </w:r>
      </w:ins>
      <w:r>
        <w:t xml:space="preserve"> of </w:t>
      </w:r>
      <m:oMath>
        <m:r>
          <m:rPr>
            <m:sty m:val="bi"/>
          </m:rPr>
          <w:rPr>
            <w:rFonts w:ascii="Cambria Math" w:hAnsi="Cambria Math"/>
          </w:rPr>
          <m:t>Q</m:t>
        </m:r>
      </m:oMath>
      <w:r>
        <w:rPr>
          <w:b/>
          <w:bCs/>
        </w:rPr>
        <w:t xml:space="preserve"> </w:t>
      </w:r>
      <w:r>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2F545A">
        <w:tc>
          <w:tcPr>
            <w:tcW w:w="9926" w:type="dxa"/>
          </w:tcPr>
          <w:p w14:paraId="52844A75" w14:textId="776AAEA3" w:rsidR="00960689" w:rsidRDefault="007849DF" w:rsidP="000C7168">
            <w:pPr>
              <w:jc w:val="both"/>
            </w:pPr>
            <w:ins w:id="678" w:author="Ganchao Wei" w:date="2020-12-16T21:32:00Z">
              <w:r>
                <w:rPr>
                  <w:noProof/>
                </w:rPr>
                <w:drawing>
                  <wp:inline distT="0" distB="0" distL="0" distR="0" wp14:anchorId="1CD9FB03" wp14:editId="31B558CC">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ins>
          </w:p>
        </w:tc>
      </w:tr>
      <w:tr w:rsidR="00960689" w14:paraId="237032A7" w14:textId="77777777" w:rsidTr="002F545A">
        <w:tc>
          <w:tcPr>
            <w:tcW w:w="9926" w:type="dxa"/>
          </w:tcPr>
          <w:p w14:paraId="20E244A5" w14:textId="7B2EB961"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ins w:id="679" w:author="Ian Stevenson [2]" w:date="2021-01-05T10:24:00Z">
              <w:r w:rsidR="00EC206D">
                <w:t xml:space="preserve">Here we simulate an excitatory, </w:t>
              </w:r>
              <w:commentRangeStart w:id="680"/>
              <w:r w:rsidR="00EC206D">
                <w:t xml:space="preserve">depressing </w:t>
              </w:r>
            </w:ins>
            <w:commentRangeEnd w:id="680"/>
            <w:ins w:id="681" w:author="Ian Stevenson [2]" w:date="2021-01-05T10:25:00Z">
              <w:r w:rsidR="00EC206D">
                <w:rPr>
                  <w:rStyle w:val="CommentReference"/>
                </w:rPr>
                <w:commentReference w:id="680"/>
              </w:r>
            </w:ins>
            <w:ins w:id="682" w:author="Ian Stevenson [2]" w:date="2021-01-05T10:24:00Z">
              <w:r w:rsidR="00EC206D">
                <w:t>synapse with random walk fluctuations in both the long-term synaptic strength</w:t>
              </w:r>
            </w:ins>
            <w:ins w:id="683" w:author="Ian Stevenson [2]" w:date="2021-01-05T10:25:00Z">
              <w:r w:rsidR="00EC206D">
                <w:t xml:space="preserve"> and the postsynaptic baseline rate</w:t>
              </w:r>
            </w:ins>
            <w:ins w:id="684" w:author="Ian Stevenson [2]" w:date="2021-01-05T10:24:00Z">
              <w:r w:rsidR="00EC206D">
                <w:t xml:space="preserve">. </w:t>
              </w:r>
            </w:ins>
            <w:r>
              <w:t xml:space="preserve">The heatmap shows </w:t>
            </w:r>
            <w:ins w:id="685" w:author="Ian Stevenson [2]" w:date="2021-01-05T10:25:00Z">
              <w:r w:rsidR="00EC206D">
                <w:t xml:space="preserve">the </w:t>
              </w:r>
            </w:ins>
            <w:r>
              <w:t>prediction log-likelihood under different</w:t>
            </w:r>
            <w:ins w:id="686" w:author="Ian Stevenson [2]" w:date="2021-01-05T10:25:00Z">
              <w:r w:rsidR="00EC206D">
                <w:t xml:space="preserve"> value</w:t>
              </w:r>
            </w:ins>
            <w:ins w:id="687" w:author="Ian Stevenson [2]" w:date="2021-01-05T10:26:00Z">
              <w:r w:rsidR="00EC206D">
                <w:t>s of</w:t>
              </w:r>
            </w:ins>
            <w:r>
              <w:t xml:space="preserve"> </w:t>
            </w:r>
            <m:oMath>
              <m:r>
                <m:rPr>
                  <m:sty m:val="bi"/>
                </m:rPr>
                <w:rPr>
                  <w:rFonts w:ascii="Cambria Math" w:hAnsi="Cambria Math"/>
                </w:rPr>
                <m:t>Q</m:t>
              </m:r>
            </m:oMath>
            <w:r>
              <w:t xml:space="preserve">. The red </w:t>
            </w:r>
            <w:del w:id="688" w:author="Ian Stevenson [2]" w:date="2021-01-05T10:26:00Z">
              <w:r w:rsidDel="00EC206D">
                <w:delText xml:space="preserve">upward-pointing </w:delText>
              </w:r>
            </w:del>
            <w:r>
              <w:t xml:space="preserve">triangle and dashed lines </w:t>
            </w:r>
            <w:del w:id="689" w:author="Ian Stevenson [2]" w:date="2021-01-05T10:26:00Z">
              <w:r w:rsidDel="00EC206D">
                <w:delText xml:space="preserve">represent </w:delText>
              </w:r>
            </w:del>
            <w:ins w:id="690" w:author="Ian Stevenson [2]" w:date="2021-01-05T10:26:00Z">
              <w:r w:rsidR="00EC206D">
                <w:t xml:space="preserve">denote the </w:t>
              </w:r>
            </w:ins>
            <w:r>
              <w:t>true</w:t>
            </w:r>
            <w:ins w:id="691" w:author="Ian Stevenson [2]" w:date="2021-01-05T10:26:00Z">
              <w:r w:rsidR="00EC206D">
                <w:t>, simulated</w:t>
              </w:r>
            </w:ins>
            <w:r>
              <w:t xml:space="preserve"> </w:t>
            </w:r>
            <m:oMath>
              <m:r>
                <m:rPr>
                  <m:sty m:val="bi"/>
                </m:rPr>
                <w:rPr>
                  <w:rFonts w:ascii="Cambria Math" w:hAnsi="Cambria Math"/>
                </w:rPr>
                <m:t>Q</m:t>
              </m:r>
              <m:r>
                <w:rPr>
                  <w:rFonts w:ascii="Cambria Math" w:hAnsi="Cambria Math"/>
                </w:rPr>
                <m:t>=</m:t>
              </m:r>
              <m:r>
                <w:del w:id="692" w:author="Ian Stevenson [2]" w:date="2021-01-05T10:26:00Z">
                  <w:rPr>
                    <w:rFonts w:ascii="Cambria Math" w:hAnsi="Cambria Math"/>
                  </w:rPr>
                  <m:t>Diag(</m:t>
                </w:del>
              </m:r>
              <m:sSup>
                <m:sSupPr>
                  <m:ctrlPr>
                    <w:rPr>
                      <w:rFonts w:ascii="Cambria Math" w:hAnsi="Cambria Math"/>
                      <w:i/>
                    </w:rPr>
                  </m:ctrlPr>
                </m:sSupPr>
                <m:e>
                  <m:r>
                    <w:rPr>
                      <w:rFonts w:ascii="Cambria Math" w:hAnsi="Cambria Math"/>
                    </w:rPr>
                    <m:t>10</m:t>
                  </m:r>
                </m:e>
                <m:sup>
                  <m:r>
                    <w:rPr>
                      <w:rFonts w:ascii="Cambria Math" w:hAnsi="Cambria Math"/>
                    </w:rPr>
                    <m:t>-5</m:t>
                  </m:r>
                </m:sup>
              </m:sSup>
              <m:r>
                <w:del w:id="693" w:author="Ian Stevenson [2]" w:date="2021-01-05T10:26:00Z">
                  <m:rPr>
                    <m:sty m:val="bi"/>
                  </m:rPr>
                  <w:rPr>
                    <w:rFonts w:ascii="Cambria Math" w:hAnsi="Cambria Math"/>
                  </w:rPr>
                  <m:t xml:space="preserve">, </m:t>
                </w:del>
              </m:r>
              <m:sSup>
                <m:sSupPr>
                  <m:ctrlPr>
                    <w:del w:id="694" w:author="Ian Stevenson [2]" w:date="2021-01-05T10:26:00Z">
                      <w:rPr>
                        <w:rFonts w:ascii="Cambria Math" w:hAnsi="Cambria Math"/>
                        <w:b/>
                        <w:bCs/>
                        <w:i/>
                        <w:rPrChange w:id="695" w:author="Ian Stevenson [2]" w:date="2021-01-05T10:26:00Z">
                          <w:rPr>
                            <w:rFonts w:ascii="Cambria Math" w:hAnsi="Cambria Math"/>
                            <w:i/>
                          </w:rPr>
                        </w:rPrChange>
                      </w:rPr>
                    </w:del>
                  </m:ctrlPr>
                </m:sSupPr>
                <m:e>
                  <m:r>
                    <w:del w:id="696" w:author="Ian Stevenson [2]" w:date="2021-01-05T10:26:00Z">
                      <m:rPr>
                        <m:sty m:val="bi"/>
                      </m:rPr>
                      <w:rPr>
                        <w:rFonts w:ascii="Cambria Math" w:hAnsi="Cambria Math"/>
                      </w:rPr>
                      <m:t>10</m:t>
                    </w:del>
                  </m:r>
                </m:e>
                <m:sup>
                  <m:r>
                    <w:del w:id="697" w:author="Ian Stevenson [2]" w:date="2021-01-05T10:26:00Z">
                      <m:rPr>
                        <m:sty m:val="bi"/>
                      </m:rPr>
                      <w:rPr>
                        <w:rFonts w:ascii="Cambria Math" w:hAnsi="Cambria Math"/>
                      </w:rPr>
                      <m:t>-5</m:t>
                    </w:del>
                  </m:r>
                </m:sup>
              </m:sSup>
              <m:r>
                <w:del w:id="698" w:author="Ian Stevenson [2]" w:date="2021-01-05T10:26:00Z">
                  <m:rPr>
                    <m:sty m:val="bi"/>
                  </m:rPr>
                  <w:rPr>
                    <w:rFonts w:ascii="Cambria Math" w:hAnsi="Cambria Math"/>
                  </w:rPr>
                  <m:t>)</m:t>
                </w:del>
              </m:r>
              <m:r>
                <w:ins w:id="699" w:author="Ian Stevenson [2]" w:date="2021-01-05T10:26:00Z">
                  <m:rPr>
                    <m:sty m:val="bi"/>
                  </m:rPr>
                  <w:rPr>
                    <w:rFonts w:ascii="Cambria Math" w:hAnsi="Cambria Math"/>
                  </w:rPr>
                  <m:t>I</m:t>
                </w:ins>
              </m:r>
            </m:oMath>
            <w:r>
              <w:t>. The orange dot represents the maximum prediction lik</w:t>
            </w:r>
            <w:proofErr w:type="spellStart"/>
            <w:r>
              <w:t>elihood</w:t>
            </w:r>
            <w:proofErr w:type="spellEnd"/>
            <w:r>
              <w:t xml:space="preserve">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ins w:id="700" w:author="Ian Stevenson [2]" w:date="2021-01-05T10:27:00Z">
              <w:r w:rsidR="00A34C85">
                <w:t xml:space="preserve"> after </w:t>
              </w:r>
              <w:r w:rsidR="00A34C85">
                <w:lastRenderedPageBreak/>
                <w:t>optimizing the full model</w:t>
              </w:r>
            </w:ins>
            <w:r>
              <w:t xml:space="preserve">. </w:t>
            </w:r>
            <w:ins w:id="701" w:author="Ian Stevenson [2]" w:date="2021-01-05T10:28:00Z">
              <w:r w:rsidR="00A34C85">
                <w:t xml:space="preserve">For reference, we also show the prediction log-likelihood when </w:t>
              </w:r>
            </w:ins>
            <m:oMath>
              <m:r>
                <w:ins w:id="702" w:author="Ian Stevenson [2]" w:date="2021-01-05T10:28:00Z">
                  <m:rPr>
                    <m:sty m:val="bi"/>
                  </m:rPr>
                  <w:rPr>
                    <w:rFonts w:ascii="Cambria Math" w:hAnsi="Cambria Math"/>
                  </w:rPr>
                  <m:t>Q</m:t>
                </w:ins>
              </m:r>
            </m:oMath>
            <w:ins w:id="703" w:author="Ian Stevenson [2]" w:date="2021-01-05T10:29:00Z">
              <w:r w:rsidR="00A34C85">
                <w:t xml:space="preserve"> is under-estimated </w:t>
              </w:r>
            </w:ins>
            <w:del w:id="704" w:author="Ian Stevenson [2]" w:date="2021-01-05T10:29:00Z">
              <w:r w:rsidDel="00A34C85">
                <w:delText xml:space="preserve">The </w:delText>
              </w:r>
            </w:del>
            <w:ins w:id="705" w:author="Ian Stevenson [2]" w:date="2021-01-05T10:29:00Z">
              <w:r w:rsidR="00A34C85">
                <w:t>(</w:t>
              </w:r>
            </w:ins>
            <w:r>
              <w:t>blu</w:t>
            </w:r>
            <w:ins w:id="706" w:author="Ian Stevenson [2]" w:date="2021-01-05T10:29:00Z">
              <w:r w:rsidR="00A34C85">
                <w:t xml:space="preserve">e, </w:t>
              </w:r>
            </w:ins>
            <w:del w:id="707" w:author="Ian Stevenson [2]" w:date="2021-01-05T10:29:00Z">
              <w:r w:rsidDel="00A34C85">
                <w:delText xml:space="preserve">e dot is </w:delText>
              </w:r>
            </w:del>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m:t>
              </m:r>
              <m:r>
                <w:del w:id="708" w:author="Ian Stevenson [2]" w:date="2021-01-05T10:29:00Z">
                  <w:rPr>
                    <w:rFonts w:ascii="Cambria Math" w:hAnsi="Cambria Math"/>
                  </w:rPr>
                  <m:t>Diag(</m:t>
                </w:del>
              </m:r>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w:ins w:id="709" w:author="Ian Stevenson [2]" w:date="2021-01-05T10:29:00Z">
                  <m:rPr>
                    <m:sty m:val="bi"/>
                  </m:rPr>
                  <w:rPr>
                    <w:rFonts w:ascii="Cambria Math" w:hAnsi="Cambria Math"/>
                  </w:rPr>
                  <m:t>I</m:t>
                </w:ins>
              </m:r>
              <m:r>
                <w:del w:id="710" w:author="Ian Stevenson [2]" w:date="2021-01-05T10:29:00Z">
                  <w:rPr>
                    <w:rFonts w:ascii="Cambria Math" w:hAnsi="Cambria Math"/>
                  </w:rPr>
                  <m:t>, 8.9×</m:t>
                </w:del>
              </m:r>
              <m:sSup>
                <m:sSupPr>
                  <m:ctrlPr>
                    <w:del w:id="711" w:author="Ian Stevenson [2]" w:date="2021-01-05T10:29:00Z">
                      <w:rPr>
                        <w:rFonts w:ascii="Cambria Math" w:hAnsi="Cambria Math"/>
                        <w:i/>
                      </w:rPr>
                    </w:del>
                  </m:ctrlPr>
                </m:sSupPr>
                <m:e>
                  <m:r>
                    <w:del w:id="712" w:author="Ian Stevenson [2]" w:date="2021-01-05T10:29:00Z">
                      <w:rPr>
                        <w:rFonts w:ascii="Cambria Math" w:hAnsi="Cambria Math"/>
                      </w:rPr>
                      <m:t>10</m:t>
                    </w:del>
                  </m:r>
                </m:e>
                <m:sup>
                  <m:r>
                    <w:del w:id="713" w:author="Ian Stevenson [2]" w:date="2021-01-05T10:29:00Z">
                      <w:rPr>
                        <w:rFonts w:ascii="Cambria Math" w:hAnsi="Cambria Math"/>
                      </w:rPr>
                      <m:t>-9</m:t>
                    </w:del>
                  </m:r>
                </m:sup>
              </m:sSup>
              <m:r>
                <w:del w:id="714" w:author="Ian Stevenson [2]" w:date="2021-01-05T10:29:00Z">
                  <w:rPr>
                    <w:rFonts w:ascii="Cambria Math" w:hAnsi="Cambria Math"/>
                  </w:rPr>
                  <m:t>)</m:t>
                </w:del>
              </m:r>
            </m:oMath>
            <w:del w:id="715" w:author="Ian Stevenson [2]" w:date="2021-01-05T10:30:00Z">
              <w:r w:rsidDel="00A34C85">
                <w:delText xml:space="preserve"> </w:delText>
              </w:r>
            </w:del>
            <w:ins w:id="716" w:author="Ian Stevenson [2]" w:date="2021-01-05T10:30:00Z">
              <w:r w:rsidR="00A34C85">
                <w:t xml:space="preserve">) </w:t>
              </w:r>
            </w:ins>
            <w:r>
              <w:t xml:space="preserve">and </w:t>
            </w:r>
            <w:ins w:id="717" w:author="Ian Stevenson [2]" w:date="2021-01-05T10:29:00Z">
              <w:r w:rsidR="00A34C85">
                <w:t xml:space="preserve">over-estimated </w:t>
              </w:r>
            </w:ins>
            <w:del w:id="718" w:author="Ian Stevenson [2]" w:date="2021-01-05T10:29:00Z">
              <w:r w:rsidDel="00A34C85">
                <w:delText xml:space="preserve">the </w:delText>
              </w:r>
            </w:del>
            <w:ins w:id="719" w:author="Ian Stevenson [2]" w:date="2021-01-05T10:29:00Z">
              <w:r w:rsidR="00A34C85">
                <w:t>(</w:t>
              </w:r>
            </w:ins>
            <w:r>
              <w:t>green</w:t>
            </w:r>
            <w:del w:id="720" w:author="Ian Stevenson [2]" w:date="2021-01-05T10:29:00Z">
              <w:r w:rsidDel="00A34C85">
                <w:delText xml:space="preserve"> dot is</w:delText>
              </w:r>
            </w:del>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m:t>
              </m:r>
              <m:r>
                <w:del w:id="721" w:author="Ian Stevenson [2]" w:date="2021-01-05T10:30:00Z">
                  <w:rPr>
                    <w:rFonts w:ascii="Cambria Math" w:hAnsi="Cambria Math"/>
                  </w:rPr>
                  <m:t>Diag(</m:t>
                </w:del>
              </m:r>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w:ins w:id="722" w:author="Ian Stevenson [2]" w:date="2021-01-05T10:30:00Z">
                  <m:rPr>
                    <m:sty m:val="bi"/>
                  </m:rPr>
                  <w:rPr>
                    <w:rFonts w:ascii="Cambria Math" w:hAnsi="Cambria Math"/>
                  </w:rPr>
                  <m:t>I</m:t>
                </w:ins>
              </m:r>
              <m:r>
                <w:del w:id="723" w:author="Ian Stevenson [2]" w:date="2021-01-05T10:30:00Z">
                  <w:rPr>
                    <w:rFonts w:ascii="Cambria Math" w:hAnsi="Cambria Math"/>
                  </w:rPr>
                  <m:t>, 2.3×</m:t>
                </w:del>
              </m:r>
              <m:sSup>
                <m:sSupPr>
                  <m:ctrlPr>
                    <w:del w:id="724" w:author="Ian Stevenson [2]" w:date="2021-01-05T10:30:00Z">
                      <w:rPr>
                        <w:rFonts w:ascii="Cambria Math" w:hAnsi="Cambria Math"/>
                        <w:i/>
                      </w:rPr>
                    </w:del>
                  </m:ctrlPr>
                </m:sSupPr>
                <m:e>
                  <m:r>
                    <w:del w:id="725" w:author="Ian Stevenson [2]" w:date="2021-01-05T10:30:00Z">
                      <w:rPr>
                        <w:rFonts w:ascii="Cambria Math" w:hAnsi="Cambria Math"/>
                      </w:rPr>
                      <m:t>10</m:t>
                    </w:del>
                  </m:r>
                </m:e>
                <m:sup>
                  <m:r>
                    <w:del w:id="726" w:author="Ian Stevenson [2]" w:date="2021-01-05T10:30:00Z">
                      <w:rPr>
                        <w:rFonts w:ascii="Cambria Math" w:hAnsi="Cambria Math"/>
                      </w:rPr>
                      <m:t>-4</m:t>
                    </w:del>
                  </m:r>
                </m:sup>
              </m:sSup>
              <m:r>
                <w:del w:id="727" w:author="Ian Stevenson [2]" w:date="2021-01-05T10:30:00Z">
                  <w:rPr>
                    <w:rFonts w:ascii="Cambria Math" w:hAnsi="Cambria Math"/>
                  </w:rPr>
                  <m:t>)</m:t>
                </w:del>
              </m:r>
            </m:oMath>
            <w:del w:id="728" w:author="Ian Stevenson [2]" w:date="2021-01-05T10:30:00Z">
              <w:r w:rsidDel="00A34C85">
                <w:delText>.</w:delText>
              </w:r>
            </w:del>
            <w:ins w:id="729" w:author="Ian Stevenson [2]" w:date="2021-01-05T10:30:00Z">
              <w:r w:rsidR="00A34C85">
                <w:t>).</w:t>
              </w:r>
            </w:ins>
            <w:r>
              <w:t xml:space="preserve"> </w:t>
            </w:r>
            <w:del w:id="730" w:author="Ian Stevenson [2]" w:date="2021-01-05T10:30:00Z">
              <w:r w:rsidDel="00A34C85">
                <w:delText xml:space="preserve">The </w:delText>
              </w:r>
            </w:del>
            <w:ins w:id="731" w:author="Ian Stevenson [2]" w:date="2021-01-05T10:30:00Z">
              <w:r w:rsidR="00A34C85">
                <w:t xml:space="preserve">A fast, </w:t>
              </w:r>
            </w:ins>
            <w:r>
              <w:t>one-dimensional</w:t>
            </w:r>
            <w:r w:rsidR="00025D9F">
              <w:t xml:space="preserve"> approximat</w:t>
            </w:r>
            <w:del w:id="732" w:author="Ian Stevenson [2]" w:date="2021-01-05T10:30:00Z">
              <w:r w:rsidR="00025D9F" w:rsidDel="00A34C85">
                <w:delText>ed</w:delText>
              </w:r>
            </w:del>
            <w:ins w:id="733" w:author="Ian Stevenson [2]" w:date="2021-01-05T10:30:00Z">
              <w:r w:rsidR="00A34C85">
                <w:t>ion to the</w:t>
              </w:r>
            </w:ins>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ins w:id="734" w:author="Ian Stevenson [2]" w:date="2021-01-05T10:31:00Z">
              <w:r w:rsidR="00A34C85">
                <w:t xml:space="preserve">also </w:t>
              </w:r>
            </w:ins>
            <w:r>
              <w:t xml:space="preserve">shown </w:t>
            </w:r>
            <w:del w:id="735" w:author="Ian Stevenson [2]" w:date="2021-01-05T10:31:00Z">
              <w:r w:rsidDel="00A34C85">
                <w:delText xml:space="preserve">in </w:delText>
              </w:r>
            </w:del>
            <w:ins w:id="736" w:author="Ian Stevenson [2]" w:date="2021-01-05T10:31:00Z">
              <w:r w:rsidR="00A34C85">
                <w:t>(</w:t>
              </w:r>
            </w:ins>
            <w:r>
              <w:t xml:space="preserve">blue </w:t>
            </w:r>
            <w:del w:id="737" w:author="Ian Stevenson [2]" w:date="2021-01-05T10:30:00Z">
              <w:r w:rsidDel="00A34C85">
                <w:delText xml:space="preserve">downward-pointing </w:delText>
              </w:r>
            </w:del>
            <w:r>
              <w:t>triangle</w:t>
            </w:r>
            <w:ins w:id="738" w:author="Ian Stevenson [2]" w:date="2021-01-05T10:31:00Z">
              <w:r w:rsidR="00A34C85">
                <w:t>)</w:t>
              </w:r>
            </w:ins>
            <w:r>
              <w:t xml:space="preserve">. </w:t>
            </w:r>
            <w:del w:id="739" w:author="Ian Stevenson [2]" w:date="2021-01-05T10:31:00Z">
              <w:r w:rsidDel="00A34C85">
                <w:delText xml:space="preserve">The slices of prediction log-likelihood for LTP and baseline is shown </w:delText>
              </w:r>
              <w:r w:rsidR="00D91032" w:rsidDel="00A34C85">
                <w:delText>besides</w:delText>
              </w:r>
              <w:r w:rsidDel="00A34C85">
                <w:delText xml:space="preserve"> the heatmap</w:delText>
              </w:r>
              <w:r w:rsidR="00357562" w:rsidDel="00A34C85">
                <w:delText>.</w:delText>
              </w:r>
              <w:r w:rsidDel="00A34C85">
                <w:delText xml:space="preserve"> </w:delText>
              </w:r>
            </w:del>
            <w:r w:rsidRPr="003E6976">
              <w:rPr>
                <w:b/>
                <w:bCs/>
              </w:rPr>
              <w:t>(B)</w:t>
            </w:r>
            <w:r>
              <w:t xml:space="preserve"> </w:t>
            </w:r>
            <w:ins w:id="740" w:author="Ian Stevenson [2]" w:date="2021-01-05T10:31:00Z">
              <w:r w:rsidR="00A34C85">
                <w:t xml:space="preserve">shows the </w:t>
              </w:r>
            </w:ins>
            <w:del w:id="741" w:author="Ian Stevenson [2]" w:date="2021-01-05T10:31:00Z">
              <w:r w:rsidDel="00A34C85">
                <w:delText>C</w:delText>
              </w:r>
            </w:del>
            <w:ins w:id="742" w:author="Ian Stevenson [2]" w:date="2021-01-05T10:31:00Z">
              <w:r w:rsidR="00A34C85">
                <w:t>c</w:t>
              </w:r>
            </w:ins>
            <w:r>
              <w:t xml:space="preserve">orresponding </w:t>
            </w:r>
            <w:del w:id="743" w:author="Ian Stevenson [2]" w:date="2021-01-05T10:32:00Z">
              <w:r w:rsidDel="00A34C85">
                <w:delText xml:space="preserve">fitted </w:delText>
              </w:r>
            </w:del>
            <w:ins w:id="744" w:author="Ian Stevenson [2]" w:date="2021-01-05T10:32:00Z">
              <w:r w:rsidR="00A34C85">
                <w:t xml:space="preserve">estimates for the </w:t>
              </w:r>
            </w:ins>
            <w:r>
              <w:t>baseline</w:t>
            </w:r>
            <w:del w:id="745" w:author="Ian Stevenson [2]" w:date="2021-01-05T10:32:00Z">
              <w:r w:rsidDel="00A34C85">
                <w:delText>s</w:delText>
              </w:r>
            </w:del>
            <w:r>
              <w:t xml:space="preserve"> and </w:t>
            </w:r>
            <w:ins w:id="746" w:author="Ian Stevenson [2]" w:date="2021-01-05T10:32:00Z">
              <w:r w:rsidR="00A34C85">
                <w:t xml:space="preserve">long-term synaptic strength </w:t>
              </w:r>
            </w:ins>
            <w:del w:id="747" w:author="Ian Stevenson [2]" w:date="2021-01-05T10:32:00Z">
              <w:r w:rsidDel="00A34C85">
                <w:delText>LTPs</w:delText>
              </w:r>
            </w:del>
            <w:ins w:id="748" w:author="Ganchao Wei" w:date="2020-12-20T18:55:00Z">
              <w:del w:id="749" w:author="Ian Stevenson [2]" w:date="2021-01-05T10:32:00Z">
                <w:r w:rsidR="007A03C2" w:rsidDel="00A34C85">
                  <w:delText xml:space="preserve"> </w:delText>
                </w:r>
              </w:del>
              <w:r w:rsidR="007A03C2">
                <w:t>under</w:t>
              </w:r>
            </w:ins>
            <w:del w:id="750" w:author="Ganchao Wei" w:date="2020-12-20T18:55:00Z">
              <w:r w:rsidDel="007A03C2">
                <w:delText>, for</w:delText>
              </w:r>
            </w:del>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ins w:id="751" w:author="Ian Stevenson [2]" w:date="2021-01-05T10:32:00Z">
              <w:r w:rsidR="00A34C85">
                <w:rPr>
                  <w:b/>
                  <w:bCs/>
                </w:rPr>
                <w:t xml:space="preserve"> </w:t>
              </w:r>
              <w:r w:rsidR="00A34C85" w:rsidRPr="00A34C85">
                <w:rPr>
                  <w:rPrChange w:id="752" w:author="Ian Stevenson [2]" w:date="2021-01-05T10:32:00Z">
                    <w:rPr>
                      <w:b/>
                      <w:bCs/>
                    </w:rPr>
                  </w:rPrChange>
                </w:rPr>
                <w:t>(top)</w:t>
              </w:r>
            </w:ins>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ins w:id="753" w:author="Ian Stevenson [2]" w:date="2021-01-05T10:32:00Z">
              <w:r w:rsidR="00A34C85">
                <w:t xml:space="preserve">(bottom), </w:t>
              </w:r>
            </w:ins>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ins w:id="754" w:author="Ian Stevenson [2]" w:date="2021-01-05T10:33:00Z">
              <w:r w:rsidR="00A34C85">
                <w:t xml:space="preserve"> (middle)</w:t>
              </w:r>
            </w:ins>
            <w:r>
              <w:t xml:space="preserve">. </w:t>
            </w:r>
            <w:ins w:id="755" w:author="Ian Stevenson [2]" w:date="2021-01-05T10:35:00Z">
              <w:r w:rsidR="00A34C85">
                <w:t>Dashed lines d</w:t>
              </w:r>
            </w:ins>
            <w:ins w:id="756" w:author="Ian Stevenson [2]" w:date="2021-01-05T10:36:00Z">
              <w:r w:rsidR="00A34C85">
                <w:t xml:space="preserve">enote standard error. </w:t>
              </w:r>
            </w:ins>
            <w:r>
              <w:t xml:space="preserve">When </w:t>
            </w:r>
            <m:oMath>
              <m:r>
                <m:rPr>
                  <m:sty m:val="bi"/>
                </m:rPr>
                <w:rPr>
                  <w:rFonts w:ascii="Cambria Math" w:hAnsi="Cambria Math"/>
                </w:rPr>
                <m:t>Q</m:t>
              </m:r>
            </m:oMath>
            <w:r>
              <w:t xml:space="preserve"> is too small, the estimat</w:t>
            </w:r>
            <w:del w:id="757" w:author="Ian Stevenson [2]" w:date="2021-01-05T10:33:00Z">
              <w:r w:rsidDel="00A34C85">
                <w:delText>ions</w:delText>
              </w:r>
            </w:del>
            <w:ins w:id="758" w:author="Ian Stevenson [2]" w:date="2021-01-05T10:33:00Z">
              <w:r w:rsidR="00A34C85">
                <w:t>es</w:t>
              </w:r>
            </w:ins>
            <w:r>
              <w:t xml:space="preserve"> </w:t>
            </w:r>
            <w:proofErr w:type="gramStart"/>
            <w:r>
              <w:t>are</w:t>
            </w:r>
            <w:proofErr w:type="gramEnd"/>
            <w:r>
              <w:t xml:space="preserve"> over-smoothed; when </w:t>
            </w:r>
            <m:oMath>
              <m:r>
                <m:rPr>
                  <m:sty m:val="bi"/>
                </m:rPr>
                <w:rPr>
                  <w:rFonts w:ascii="Cambria Math" w:hAnsi="Cambria Math"/>
                </w:rPr>
                <m:t>Q</m:t>
              </m:r>
            </m:oMath>
            <w:r>
              <w:t xml:space="preserve"> is too large, the estimations are too noisy. </w:t>
            </w:r>
            <w:ins w:id="759" w:author="Ian Stevenson [2]" w:date="2021-01-05T10:33:00Z">
              <w:r w:rsidR="00A34C85">
                <w:t xml:space="preserve">We then run many simulations with different values of </w:t>
              </w:r>
            </w:ins>
            <m:oMath>
              <m:r>
                <w:ins w:id="760" w:author="Ian Stevenson [2]" w:date="2021-01-05T10:33:00Z">
                  <m:rPr>
                    <m:sty m:val="bi"/>
                  </m:rPr>
                  <w:rPr>
                    <w:rFonts w:ascii="Cambria Math" w:hAnsi="Cambria Math"/>
                  </w:rPr>
                  <m:t>Q</m:t>
                </w:ins>
              </m:r>
            </m:oMath>
            <w:ins w:id="761" w:author="Ian Stevenson [2]" w:date="2021-01-05T10:34:00Z">
              <w:r w:rsidR="00A34C85">
                <w:t xml:space="preserve">. </w:t>
              </w:r>
              <w:r w:rsidR="00A34C85" w:rsidRPr="00A34C85">
                <w:rPr>
                  <w:rPrChange w:id="762" w:author="Ian Stevenson [2]" w:date="2021-01-05T10:34:00Z">
                    <w:rPr>
                      <w:b/>
                      <w:bCs/>
                    </w:rPr>
                  </w:rPrChange>
                </w:rPr>
                <w:t>We find that</w:t>
              </w:r>
              <w:r w:rsidR="00A34C85">
                <w:t xml:space="preserve"> the MLE (2D) can accurately recover the simulated hyper-parameters over a </w:t>
              </w:r>
            </w:ins>
            <w:ins w:id="763" w:author="Ian Stevenson [2]" w:date="2021-01-05T10:35:00Z">
              <w:r w:rsidR="00A34C85">
                <w:t>wide range of values</w:t>
              </w:r>
            </w:ins>
            <w:ins w:id="764" w:author="Ian Stevenson [2]" w:date="2021-01-05T10:34:00Z">
              <w:r w:rsidR="00A34C85" w:rsidRPr="00A34C85">
                <w:rPr>
                  <w:rPrChange w:id="765" w:author="Ian Stevenson [2]" w:date="2021-01-05T10:34:00Z">
                    <w:rPr>
                      <w:b/>
                      <w:bCs/>
                    </w:rPr>
                  </w:rPrChange>
                </w:rPr>
                <w:t xml:space="preserve"> </w:t>
              </w:r>
            </w:ins>
            <w:r w:rsidRPr="00D06363">
              <w:rPr>
                <w:b/>
                <w:bCs/>
              </w:rPr>
              <w:t>(C)</w:t>
            </w:r>
            <w:del w:id="766" w:author="Ian Stevenson [2]" w:date="2021-01-05T10:35:00Z">
              <w:r w:rsidDel="00A34C85">
                <w:delText xml:space="preserve"> The performance of MLE (2D) under different combinations of true </w:delText>
              </w:r>
            </w:del>
            <m:oMath>
              <m:r>
                <w:del w:id="767" w:author="Ian Stevenson [2]" w:date="2021-01-05T10:35:00Z">
                  <m:rPr>
                    <m:sty m:val="bi"/>
                  </m:rPr>
                  <w:rPr>
                    <w:rFonts w:ascii="Cambria Math" w:hAnsi="Cambria Math"/>
                  </w:rPr>
                  <m:t>Q</m:t>
                </w:del>
              </m:r>
            </m:oMath>
            <w:del w:id="768" w:author="Ian Stevenson [2]" w:date="2021-01-05T10:35:00Z">
              <w:r w:rsidDel="00A34C85">
                <w:delText>, shown by plotting MLE values against true values</w:delText>
              </w:r>
            </w:del>
            <w:r>
              <w:t>. Each combination has 5 replicates</w:t>
            </w:r>
            <w:ins w:id="769" w:author="Ian Stevenson [2]" w:date="2021-01-05T10:35:00Z">
              <w:r w:rsidR="00A34C85">
                <w:t xml:space="preserve"> and </w:t>
              </w:r>
            </w:ins>
            <w:del w:id="770" w:author="Ian Stevenson [2]" w:date="2021-01-05T10:35:00Z">
              <w:r w:rsidDel="00A34C85">
                <w:delText>. The</w:delText>
              </w:r>
            </w:del>
            <w:ins w:id="771" w:author="Ian Stevenson [2]" w:date="2021-01-05T10:35:00Z">
              <w:r w:rsidR="00A34C85">
                <w:t>a</w:t>
              </w:r>
            </w:ins>
            <w:r>
              <w:t xml:space="preserve"> simulated recording time </w:t>
            </w:r>
            <w:del w:id="772" w:author="Ian Stevenson [2]" w:date="2021-01-05T10:35:00Z">
              <w:r w:rsidDel="00A34C85">
                <w:delText>length</w:delText>
              </w:r>
              <w:r w:rsidR="00357562" w:rsidDel="00A34C85">
                <w:delText>s</w:delText>
              </w:r>
              <w:r w:rsidDel="00A34C85">
                <w:delText xml:space="preserve"> are </w:delText>
              </w:r>
            </w:del>
            <w:ins w:id="773" w:author="Ian Stevenson [2]" w:date="2021-01-05T10:35:00Z">
              <w:r w:rsidR="00A34C85">
                <w:t xml:space="preserve">of </w:t>
              </w:r>
            </w:ins>
            <w:r>
              <w:t>10 min</w:t>
            </w:r>
            <w:del w:id="774" w:author="Ian Stevenson [2]" w:date="2021-01-05T10:35:00Z">
              <w:r w:rsidR="00CC70C3" w:rsidDel="00A34C85">
                <w:delText xml:space="preserve"> in panel C</w:delText>
              </w:r>
            </w:del>
            <w:r>
              <w:t>.</w:t>
            </w:r>
          </w:p>
        </w:tc>
      </w:tr>
      <w:tr w:rsidR="00A12C49" w14:paraId="27ADF10A" w14:textId="77777777" w:rsidTr="00A12C49">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rPr>
          <w:ins w:id="775" w:author="Ian Stevenson [2]" w:date="2021-01-05T10:37:00Z"/>
        </w:rPr>
      </w:pPr>
      <w:ins w:id="776" w:author="Ian Stevenson [2]" w:date="2021-01-05T10:37:00Z">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ins>
      <w:ins w:id="777" w:author="Ian Stevenson [2]" w:date="2021-01-05T10:39:00Z">
        <w:r w:rsidR="00384FEF">
          <w:t xml:space="preserve"> in synaptic strength</w:t>
        </w:r>
      </w:ins>
      <w:ins w:id="778" w:author="Ian Stevenson [2]" w:date="2021-01-05T10:37:00Z">
        <w:r>
          <w:t xml:space="preserve">, due to depression or facilitation, and fluctuations in the pre- and postsynaptic rates, due to changes in stimuli, behavior, or brain state. Here we demonstrate why long-term weights, short-term weights, and variations in baseline should </w:t>
        </w:r>
      </w:ins>
      <w:ins w:id="779" w:author="Ian Stevenson [2]" w:date="2021-01-05T12:57:00Z">
        <w:r w:rsidR="00DE59F3">
          <w:t xml:space="preserve">all </w:t>
        </w:r>
      </w:ins>
      <w:ins w:id="780" w:author="Ian Stevenson [2]" w:date="2021-01-05T10:37:00Z">
        <w:r>
          <w:t>be estimated simultaneously to avoid misinterpretation. If we omit any one of these factors, inference for others will generally be biased.</w:t>
        </w:r>
      </w:ins>
    </w:p>
    <w:p w14:paraId="4DF74AB6" w14:textId="0A884754" w:rsidR="00744123" w:rsidDel="004D6811" w:rsidRDefault="004D6811" w:rsidP="00623F09">
      <w:pPr>
        <w:jc w:val="both"/>
        <w:rPr>
          <w:del w:id="781" w:author="Ian Stevenson [2]" w:date="2021-01-05T10:37:00Z"/>
        </w:rPr>
      </w:pPr>
      <w:ins w:id="782" w:author="Ian Stevenson [2]" w:date="2021-01-05T10:44:00Z">
        <w:r>
          <w:t>I</w:t>
        </w:r>
      </w:ins>
      <w:ins w:id="783" w:author="Ian Stevenson [2]" w:date="2021-01-05T10:43:00Z">
        <w:r>
          <w:t xml:space="preserve">ncluding additional covariates can </w:t>
        </w:r>
      </w:ins>
      <w:ins w:id="784" w:author="Ian Stevenson [2]" w:date="2021-01-05T10:44:00Z">
        <w:r>
          <w:t xml:space="preserve">often </w:t>
        </w:r>
      </w:ins>
      <w:ins w:id="785" w:author="Ian Stevenson [2]" w:date="2021-01-05T10:43:00Z">
        <w:r>
          <w:t>improve spike prediction accuracy</w:t>
        </w:r>
      </w:ins>
      <w:ins w:id="786" w:author="Ian Stevenson [2]" w:date="2021-01-05T10:44:00Z">
        <w:r>
          <w:t xml:space="preserve"> in GLM-like models (</w:t>
        </w:r>
      </w:ins>
      <w:ins w:id="787" w:author="Ian Stevenson [2]" w:date="2021-01-05T10:46:00Z">
        <w:r>
          <w:t>CITE</w:t>
        </w:r>
      </w:ins>
      <w:ins w:id="788" w:author="Ian Stevenson [2]" w:date="2021-01-05T10:44:00Z">
        <w:r>
          <w:t xml:space="preserve"> </w:t>
        </w:r>
        <w:proofErr w:type="spellStart"/>
        <w:r>
          <w:t>Truccolo</w:t>
        </w:r>
        <w:proofErr w:type="spellEnd"/>
        <w:r>
          <w:t xml:space="preserve"> 2005, Harris 2003</w:t>
        </w:r>
      </w:ins>
      <w:ins w:id="789" w:author="Ian Stevenson [2]" w:date="2021-01-05T10:51:00Z">
        <w:r>
          <w:t>, Stevenson 2018</w:t>
        </w:r>
      </w:ins>
      <w:ins w:id="790" w:author="Ian Stevenson [2]" w:date="2021-01-05T10:44:00Z">
        <w:r>
          <w:t>)</w:t>
        </w:r>
      </w:ins>
      <w:ins w:id="791" w:author="Ian Stevenson [2]" w:date="2021-01-05T10:43:00Z">
        <w:r>
          <w:t>.</w:t>
        </w:r>
      </w:ins>
      <w:del w:id="792" w:author="Ian Stevenson [2]" w:date="2021-01-05T10:37:00Z">
        <w:r w:rsidR="00AD0111" w:rsidDel="004662C4">
          <w:delText xml:space="preserve">Here we </w:delText>
        </w:r>
        <w:r w:rsidR="00141343" w:rsidDel="004662C4">
          <w:delText xml:space="preserve">introduce </w:delText>
        </w:r>
        <w:r w:rsidR="00AD0111" w:rsidDel="004662C4">
          <w:delText xml:space="preserve">a statistical model that aims to </w:delText>
        </w:r>
        <w:r w:rsidR="00FC13E6" w:rsidDel="004662C4">
          <w:delText xml:space="preserve">simultaneously </w:delText>
        </w:r>
        <w:r w:rsidR="00172B48" w:rsidDel="004662C4">
          <w:delText xml:space="preserve">track </w:delText>
        </w:r>
        <w:r w:rsidR="00AD0111" w:rsidDel="004662C4">
          <w:delText xml:space="preserve">short- and long-term </w:delText>
        </w:r>
        <w:r w:rsidR="00FC13E6" w:rsidDel="004662C4">
          <w:delText xml:space="preserve">changes in </w:delText>
        </w:r>
        <w:r w:rsidR="00AD0111" w:rsidDel="004662C4">
          <w:delText xml:space="preserve">synaptic </w:delText>
        </w:r>
        <w:r w:rsidR="00FC13E6" w:rsidDel="004662C4">
          <w:delText>weights from spike observations</w:delText>
        </w:r>
        <w:r w:rsidR="00AD0111" w:rsidDel="004662C4">
          <w:delText xml:space="preserve">. </w:delText>
        </w:r>
        <w:r w:rsidR="00FD41A7" w:rsidDel="004662C4">
          <w:delText xml:space="preserve">Using </w:delText>
        </w:r>
        <w:r w:rsidR="00FC38B5" w:rsidDel="004662C4">
          <w:delText>simulation</w:delText>
        </w:r>
        <w:r w:rsidR="00FD41A7" w:rsidDel="004662C4">
          <w:delText>s</w:delText>
        </w:r>
        <w:r w:rsidR="00FC38B5" w:rsidDel="004662C4">
          <w:delText xml:space="preserve">, we show that our model can successfully recover time-varying synaptic weights for both excitatory and inhibitory synapses with a variety of </w:delText>
        </w:r>
        <w:r w:rsidR="00FD41A7" w:rsidDel="004662C4">
          <w:delText xml:space="preserve">short-term </w:delText>
        </w:r>
        <w:r w:rsidR="00FC38B5" w:rsidDel="004662C4">
          <w:delText xml:space="preserve">and </w:delText>
        </w:r>
        <w:r w:rsidR="00FD41A7" w:rsidDel="004662C4">
          <w:delText>long-term plasticity patterns</w:delText>
        </w:r>
        <w:r w:rsidR="00FC38B5" w:rsidDel="004662C4">
          <w:delText xml:space="preserve">. </w:delText>
        </w:r>
        <w:r w:rsidR="00744123" w:rsidDel="004662C4">
          <w:delTex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delText>
        </w:r>
        <w:r w:rsidR="00D33F75" w:rsidDel="004662C4">
          <w:delText xml:space="preserve">the </w:delText>
        </w:r>
        <w:r w:rsidR="00744123" w:rsidDel="004662C4">
          <w:delText>appropriate hyper-parameters in adaptive smoothing</w:delText>
        </w:r>
      </w:del>
      <w:ins w:id="793" w:author="Ian Stevenson [2]" w:date="2021-01-05T10:45:00Z">
        <w:r>
          <w:t xml:space="preserve"> In these cases, </w:t>
        </w:r>
      </w:ins>
      <w:ins w:id="794" w:author="Ian Stevenson [2]" w:date="2021-01-05T12:58:00Z">
        <w:r w:rsidR="00DE59F3">
          <w:t xml:space="preserve">previously </w:t>
        </w:r>
      </w:ins>
      <w:ins w:id="795" w:author="Ian Stevenson [2]" w:date="2021-01-05T10:45:00Z">
        <w:r>
          <w:t xml:space="preserve">unexplained fluctuations in the postsynaptic </w:t>
        </w:r>
      </w:ins>
      <w:ins w:id="796" w:author="Ian Stevenson [2]" w:date="2021-01-05T10:46:00Z">
        <w:r>
          <w:t xml:space="preserve">rate </w:t>
        </w:r>
      </w:ins>
      <w:ins w:id="797" w:author="Ian Stevenson [2]" w:date="2021-01-05T12:58:00Z">
        <w:r w:rsidR="00DE59F3">
          <w:t>can be</w:t>
        </w:r>
      </w:ins>
      <w:ins w:id="798" w:author="Ian Stevenson [2]" w:date="2021-01-05T10:46:00Z">
        <w:r>
          <w:t xml:space="preserve"> </w:t>
        </w:r>
      </w:ins>
      <w:ins w:id="799" w:author="Ian Stevenson [2]" w:date="2021-01-05T12:59:00Z">
        <w:r w:rsidR="00DE59F3">
          <w:t>explained</w:t>
        </w:r>
      </w:ins>
      <w:ins w:id="800" w:author="Ian Stevenson [2]" w:date="2021-01-05T12:58:00Z">
        <w:r w:rsidR="00DE59F3">
          <w:t xml:space="preserve"> by</w:t>
        </w:r>
      </w:ins>
      <w:ins w:id="801" w:author="Ian Stevenson [2]" w:date="2021-01-05T10:46:00Z">
        <w:r>
          <w:t xml:space="preserve"> an observed covariate such as the firing of simultaneously observed neurons (CITE Harris 2003</w:t>
        </w:r>
      </w:ins>
      <w:ins w:id="802" w:author="Ian Stevenson [2]" w:date="2021-01-05T10:50:00Z">
        <w:r>
          <w:t>, Pillow 2008</w:t>
        </w:r>
      </w:ins>
      <w:ins w:id="803" w:author="Ian Stevenson [2]" w:date="2021-01-05T11:02:00Z">
        <w:r w:rsidR="00A47F08">
          <w:t xml:space="preserve">, </w:t>
        </w:r>
        <w:proofErr w:type="spellStart"/>
        <w:r w:rsidR="00A47F08">
          <w:t>Okatan</w:t>
        </w:r>
        <w:proofErr w:type="spellEnd"/>
        <w:r w:rsidR="00A47F08">
          <w:t xml:space="preserve"> 2003</w:t>
        </w:r>
      </w:ins>
      <w:ins w:id="804" w:author="Ian Stevenson [2]" w:date="2021-01-05T10:46:00Z">
        <w:r>
          <w:t>), local field potentials (</w:t>
        </w:r>
      </w:ins>
      <w:ins w:id="805" w:author="Ian Stevenson [2]" w:date="2021-01-05T10:47:00Z">
        <w:r>
          <w:t xml:space="preserve">Kelly, Lee, </w:t>
        </w:r>
        <w:proofErr w:type="spellStart"/>
        <w:r>
          <w:t>Kass</w:t>
        </w:r>
        <w:proofErr w:type="spellEnd"/>
        <w:r>
          <w:t xml:space="preserve"> J Comp Neuro</w:t>
        </w:r>
      </w:ins>
      <w:ins w:id="806" w:author="Ian Stevenson [2]" w:date="2021-01-05T10:46:00Z">
        <w:r>
          <w:t>),</w:t>
        </w:r>
      </w:ins>
      <w:del w:id="807" w:author="Ian Stevenson [2]" w:date="2021-01-05T10:37:00Z">
        <w:r w:rsidR="00744123" w:rsidDel="004662C4">
          <w:delText>.</w:delText>
        </w:r>
      </w:del>
    </w:p>
    <w:p w14:paraId="208FF8DC" w14:textId="006CFCB7" w:rsidR="004D6811" w:rsidRDefault="004D6811" w:rsidP="004D6811">
      <w:pPr>
        <w:jc w:val="both"/>
        <w:rPr>
          <w:ins w:id="808" w:author="Ian Stevenson [2]" w:date="2021-01-05T11:16:00Z"/>
        </w:rPr>
      </w:pPr>
      <w:ins w:id="809" w:author="Ian Stevenson [2]" w:date="2021-01-05T10:46:00Z">
        <w:r>
          <w:t xml:space="preserve"> or the neuron’s own history</w:t>
        </w:r>
      </w:ins>
      <w:ins w:id="810" w:author="Ian Stevenson [2]" w:date="2021-01-05T10:47:00Z">
        <w:r>
          <w:t xml:space="preserve"> (</w:t>
        </w:r>
      </w:ins>
      <w:ins w:id="811" w:author="Ian Stevenson [2]" w:date="2021-01-05T10:49:00Z">
        <w:r>
          <w:t xml:space="preserve">CITE </w:t>
        </w:r>
      </w:ins>
      <w:proofErr w:type="spellStart"/>
      <w:ins w:id="812" w:author="Ian Stevenson [2]" w:date="2021-01-05T10:47:00Z">
        <w:r>
          <w:t>Truccolo</w:t>
        </w:r>
        <w:proofErr w:type="spellEnd"/>
        <w:r>
          <w:t xml:space="preserve"> 2005, </w:t>
        </w:r>
      </w:ins>
      <w:ins w:id="813" w:author="Ian Stevenson [2]" w:date="2021-01-05T10:49:00Z">
        <w:r w:rsidRPr="004D6811">
          <w:t xml:space="preserve">Pillow, J. W., &amp; </w:t>
        </w:r>
        <w:proofErr w:type="spellStart"/>
        <w:r w:rsidRPr="004D6811">
          <w:t>Simoncelli</w:t>
        </w:r>
        <w:proofErr w:type="spellEnd"/>
        <w:r w:rsidRPr="004D6811">
          <w:t xml:space="preserve">, E. P. (2003). Biases in white noise analysis due to </w:t>
        </w:r>
        <w:proofErr w:type="spellStart"/>
        <w:r w:rsidRPr="004D6811">
          <w:t>nonPoisson</w:t>
        </w:r>
        <w:proofErr w:type="spellEnd"/>
        <w:r w:rsidRPr="004D6811">
          <w:t xml:space="preserve"> spike generation</w:t>
        </w:r>
      </w:ins>
      <w:ins w:id="814" w:author="Ian Stevenson [2]" w:date="2021-01-05T10:47:00Z">
        <w:r>
          <w:t>)</w:t>
        </w:r>
      </w:ins>
      <w:ins w:id="815" w:author="Ian Stevenson [2]" w:date="2021-01-05T10:46:00Z">
        <w:r>
          <w:t>.</w:t>
        </w:r>
      </w:ins>
      <w:ins w:id="816" w:author="Ian Stevenson [2]" w:date="2021-01-05T10:50:00Z">
        <w:r>
          <w:t xml:space="preserve"> </w:t>
        </w:r>
      </w:ins>
      <w:ins w:id="817" w:author="Ian Stevenson [2]" w:date="2021-01-05T10:53:00Z">
        <w:r w:rsidR="00CF6E61">
          <w:t xml:space="preserve">However, once these covariates are taken into account the baseline firing rate itself is assumed to be constant. </w:t>
        </w:r>
      </w:ins>
      <w:del w:id="818" w:author="Ian Stevenson [2]" w:date="2021-01-05T10:50:00Z">
        <w:r w:rsidR="00744123" w:rsidDel="004D6811">
          <w:delText>In GLMs, o</w:delText>
        </w:r>
      </w:del>
      <w:del w:id="819" w:author="Ian Stevenson [2]" w:date="2021-01-05T10:51:00Z">
        <w:r w:rsidR="00744123" w:rsidDel="004D6811">
          <w:delText>mitt</w:delText>
        </w:r>
      </w:del>
      <w:del w:id="820" w:author="Ian Stevenson [2]" w:date="2021-01-05T10:50:00Z">
        <w:r w:rsidR="00744123" w:rsidDel="004D6811">
          <w:delText>ed</w:delText>
        </w:r>
      </w:del>
      <w:del w:id="821" w:author="Ian Stevenson [2]" w:date="2021-01-05T10:51:00Z">
        <w:r w:rsidR="00744123" w:rsidDel="004D6811">
          <w:delText xml:space="preserve"> variables</w:delText>
        </w:r>
        <w:r w:rsidR="00623F09" w:rsidDel="004D6811">
          <w:delText xml:space="preserve"> can result in biased parameter estimates for the effect that are included in the model</w:delText>
        </w:r>
        <w:r w:rsidR="00F67F93" w:rsidDel="004D6811">
          <w:delText xml:space="preserve"> </w:delText>
        </w:r>
        <w:r w:rsidR="00623F09" w:rsidDel="004D6811">
          <w:fldChar w:fldCharType="begin" w:fldLock="1"/>
        </w:r>
        <w:r w:rsidR="00134F28" w:rsidDel="004D6811">
          <w:del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Stevenson, 2018)","plainTextFormattedCitation":"(Stevenson, 2018)","previouslyFormattedCitation":"(Stevenson, 2018)"},"properties":{"noteIndex":0},"schema":"https://github.com/citation-style-language/schema/raw/master/csl-citation.json"}</w:delInstrText>
        </w:r>
        <w:r w:rsidR="00623F09" w:rsidDel="004D6811">
          <w:fldChar w:fldCharType="separate"/>
        </w:r>
        <w:r w:rsidR="003E3821" w:rsidRPr="003E3821" w:rsidDel="004D6811">
          <w:rPr>
            <w:noProof/>
          </w:rPr>
          <w:delText>(Stevenson, 2018)</w:delText>
        </w:r>
        <w:r w:rsidR="00623F09" w:rsidDel="004D6811">
          <w:fldChar w:fldCharType="end"/>
        </w:r>
        <w:r w:rsidR="00623F09" w:rsidDel="004D6811">
          <w:delText xml:space="preserve">. </w:delText>
        </w:r>
      </w:del>
      <w:ins w:id="822" w:author="Ian Stevenson [2]" w:date="2021-01-05T10:52:00Z">
        <w:r w:rsidR="00CF6E61">
          <w:t>Here we con</w:t>
        </w:r>
      </w:ins>
      <w:ins w:id="823" w:author="Ian Stevenson [2]" w:date="2021-01-05T10:53:00Z">
        <w:r w:rsidR="00CF6E61">
          <w:t>sider a general approach where slo</w:t>
        </w:r>
      </w:ins>
      <w:ins w:id="824" w:author="Ian Stevenson [2]" w:date="2021-01-05T10:54:00Z">
        <w:r w:rsidR="00CF6E61">
          <w:t xml:space="preserve">w fluctuations in the baseline firing rate are directly tracked with adaptive filtering/smoothing. </w:t>
        </w:r>
      </w:ins>
      <w:ins w:id="825" w:author="Ian Stevenson [2]" w:date="2021-01-05T11:16:00Z">
        <w:r w:rsidR="00DB12F0">
          <w:t>B</w:t>
        </w:r>
      </w:ins>
      <w:ins w:id="826" w:author="Ian Stevenson [2]" w:date="2021-01-05T10:54:00Z">
        <w:r w:rsidR="00CF6E61" w:rsidRPr="00CF6E61">
          <w:t>y using adaptive smoothing to track the changing postsynaptic rate, inference o</w:t>
        </w:r>
      </w:ins>
      <w:ins w:id="827" w:author="Ian Stevenson [2]" w:date="2021-01-05T12:59:00Z">
        <w:r w:rsidR="00DE59F3">
          <w:t>f</w:t>
        </w:r>
      </w:ins>
      <w:ins w:id="828" w:author="Ian Stevenson [2]" w:date="2021-01-05T10:54:00Z">
        <w:r w:rsidR="00CF6E61" w:rsidRPr="00CF6E61">
          <w:t xml:space="preserve"> synaptic strengths will be less influenced by unexplained variation caused by slow unobserved variables.</w:t>
        </w:r>
      </w:ins>
    </w:p>
    <w:p w14:paraId="7FC181F5" w14:textId="4372EFC3" w:rsidR="00DB12F0" w:rsidRDefault="00DB12F0" w:rsidP="004D6811">
      <w:pPr>
        <w:jc w:val="both"/>
        <w:rPr>
          <w:ins w:id="829" w:author="Ian Stevenson [2]" w:date="2021-01-05T13:05:00Z"/>
        </w:rPr>
      </w:pPr>
      <w:ins w:id="830" w:author="Ian Stevenson [2]" w:date="2021-01-05T11:16:00Z">
        <w:r>
          <w:t xml:space="preserve">It is important to note, however, that adaptive smoothing </w:t>
        </w:r>
      </w:ins>
      <w:ins w:id="831" w:author="Ian Stevenson [2]" w:date="2021-01-05T11:17:00Z">
        <w:r>
          <w:t xml:space="preserve">cannot track arbitrarily fast changes in the underlying synaptic weight or postsynaptic baseline. </w:t>
        </w:r>
      </w:ins>
      <w:ins w:id="832" w:author="Ian Stevenson [2]" w:date="2021-01-05T11:18:00Z">
        <w:r>
          <w:t>In fact, t</w:t>
        </w:r>
      </w:ins>
      <w:ins w:id="833" w:author="Ian Stevenson [2]" w:date="2021-01-05T11:16:00Z">
        <w:r w:rsidRPr="00CF6E61">
          <w:t>he exact firing rate of a neuron is not necessarily identifiable from single trials</w:t>
        </w:r>
        <w:r>
          <w:t xml:space="preserve"> (</w:t>
        </w:r>
        <w:r w:rsidRPr="00CF6E61">
          <w:t>Cite https://www.pnas.org/content/112/20/6455.short</w:t>
        </w:r>
        <w:r>
          <w:t>)</w:t>
        </w:r>
      </w:ins>
      <w:ins w:id="834" w:author="Ian Stevenson [2]" w:date="2021-01-05T11:18:00Z">
        <w:r>
          <w:t>.</w:t>
        </w:r>
        <w:r w:rsidRPr="00DB12F0">
          <w:t xml:space="preserve"> </w:t>
        </w:r>
      </w:ins>
      <w:ins w:id="835" w:author="Ian Stevenson [2]" w:date="2021-01-05T11:19:00Z">
        <w:r>
          <w:t>A</w:t>
        </w:r>
      </w:ins>
      <w:ins w:id="836" w:author="Ian Stevenson [2]" w:date="2021-01-05T11:18:00Z">
        <w:r>
          <w:t xml:space="preserve">daptive filtering has previously been applied to the problem of tracking nonstationary place fields from neurons in the hippocampus </w:t>
        </w:r>
        <w:r>
          <w:fldChar w:fldCharType="begin" w:fldLock="1"/>
        </w:r>
        <w:r>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 (CITE Stevenson, Cherian, 2011). Although the method is locally stable, the </w:t>
        </w:r>
        <w:commentRangeStart w:id="837"/>
        <w:r>
          <w:t xml:space="preserve">global </w:t>
        </w:r>
        <w:r>
          <w:lastRenderedPageBreak/>
          <w:t>stability should also be investigated</w:t>
        </w:r>
        <w:commentRangeEnd w:id="837"/>
        <w:r>
          <w:rPr>
            <w:rStyle w:val="CommentReference"/>
          </w:rPr>
          <w:commentReference w:id="837"/>
        </w:r>
        <w:r>
          <w:t xml:space="preserve">. </w:t>
        </w:r>
      </w:ins>
      <w:ins w:id="838" w:author="Ian Stevenson [2]" w:date="2021-01-05T11:19:00Z">
        <w:r>
          <w:t xml:space="preserve">Additionally, while here we assume a Poisson noise model, </w:t>
        </w:r>
      </w:ins>
      <w:ins w:id="839" w:author="Ian Stevenson [2]" w:date="2021-01-05T11:18:00Z">
        <w:r>
          <w:t>spiking activit</w:t>
        </w:r>
      </w:ins>
      <w:ins w:id="840" w:author="Ian Stevenson [2]" w:date="2021-01-05T11:20:00Z">
        <w:r>
          <w:t xml:space="preserve">y can be </w:t>
        </w:r>
      </w:ins>
      <w:proofErr w:type="gramStart"/>
      <w:ins w:id="841" w:author="Ian Stevenson [2]" w:date="2021-01-05T11:18:00Z">
        <w:r>
          <w:t>more or less variable</w:t>
        </w:r>
        <w:proofErr w:type="gramEnd"/>
        <w:r>
          <w:t xml:space="preserve"> than Poisson</w:t>
        </w:r>
      </w:ins>
      <w:ins w:id="842" w:author="Ian Stevenson [2]" w:date="2021-01-05T11:20:00Z">
        <w:r>
          <w:t xml:space="preserve">. </w:t>
        </w:r>
      </w:ins>
      <w:ins w:id="843" w:author="Ian Stevenson [2]" w:date="2021-01-05T11:22:00Z">
        <w:r w:rsidR="009566C8">
          <w:t xml:space="preserve">With stationary models, non-Poisson spiking is typically not a major source of </w:t>
        </w:r>
      </w:ins>
      <w:ins w:id="844" w:author="Ian Stevenson [2]" w:date="2021-01-05T11:23:00Z">
        <w:r w:rsidR="009566C8">
          <w:t xml:space="preserve">estimation </w:t>
        </w:r>
      </w:ins>
      <w:ins w:id="845" w:author="Ian Stevenson [2]" w:date="2021-01-05T11:22:00Z">
        <w:r w:rsidR="009566C8">
          <w:t xml:space="preserve">error </w:t>
        </w:r>
      </w:ins>
      <w:ins w:id="846" w:author="Ian Stevenson [2]" w:date="2021-01-05T11:18:00Z">
        <w:r>
          <w:fldChar w:fldCharType="begin" w:fldLock="1"/>
        </w:r>
        <w:r>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instrText>
        </w:r>
        <w:r>
          <w:fldChar w:fldCharType="separate"/>
        </w:r>
        <w:r w:rsidRPr="00FD23EA">
          <w:rPr>
            <w:noProof/>
          </w:rPr>
          <w:t>(Stevenson, 2016)</w:t>
        </w:r>
        <w:r>
          <w:fldChar w:fldCharType="end"/>
        </w:r>
      </w:ins>
      <w:ins w:id="847" w:author="Ian Stevenson [2]" w:date="2021-01-05T11:24:00Z">
        <w:r w:rsidR="009566C8">
          <w:t>. However</w:t>
        </w:r>
      </w:ins>
      <w:ins w:id="848" w:author="Ian Stevenson [2]" w:date="2021-01-05T11:23:00Z">
        <w:r w:rsidR="009566C8">
          <w:t xml:space="preserve">, the adaptive filtering updates may be sensitive to </w:t>
        </w:r>
        <w:proofErr w:type="spellStart"/>
        <w:r w:rsidR="009566C8">
          <w:t>mis</w:t>
        </w:r>
      </w:ins>
      <w:ins w:id="849" w:author="Ian Stevenson [2]" w:date="2021-01-05T11:24:00Z">
        <w:r w:rsidR="009566C8">
          <w:t>specified</w:t>
        </w:r>
        <w:proofErr w:type="spellEnd"/>
        <w:r w:rsidR="009566C8">
          <w:t xml:space="preserve"> noise</w:t>
        </w:r>
      </w:ins>
      <w:ins w:id="850" w:author="Ian Stevenson [2]" w:date="2021-01-05T11:26:00Z">
        <w:r w:rsidR="009566C8">
          <w:t>, and it may be useful to e</w:t>
        </w:r>
      </w:ins>
      <w:ins w:id="851" w:author="Ian Stevenson [2]" w:date="2021-01-05T11:25:00Z">
        <w:r w:rsidR="009566C8">
          <w:t xml:space="preserve">xtend the framework here </w:t>
        </w:r>
      </w:ins>
      <w:ins w:id="852" w:author="Ian Stevenson [2]" w:date="2021-01-05T11:26:00Z">
        <w:r w:rsidR="009566C8">
          <w:t>with</w:t>
        </w:r>
      </w:ins>
      <w:ins w:id="853" w:author="Ian Stevenson [2]" w:date="2021-01-05T11:25:00Z">
        <w:r w:rsidR="009566C8">
          <w:t xml:space="preserve"> other noise </w:t>
        </w:r>
        <w:commentRangeStart w:id="854"/>
        <w:r w:rsidR="009566C8">
          <w:t>models</w:t>
        </w:r>
      </w:ins>
      <w:commentRangeEnd w:id="854"/>
      <w:ins w:id="855" w:author="Ian Stevenson [2]" w:date="2021-01-05T13:03:00Z">
        <w:r w:rsidR="00DE59F3">
          <w:rPr>
            <w:rStyle w:val="CommentReference"/>
          </w:rPr>
          <w:commentReference w:id="854"/>
        </w:r>
      </w:ins>
      <w:ins w:id="856" w:author="Ian Stevenson [2]" w:date="2021-01-05T11:18:00Z">
        <w:r>
          <w:t>.</w:t>
        </w:r>
      </w:ins>
    </w:p>
    <w:p w14:paraId="7B9BFB6C" w14:textId="53D91FDF" w:rsidR="00A47F08" w:rsidRDefault="00A47F08" w:rsidP="00A47F08">
      <w:pPr>
        <w:jc w:val="both"/>
        <w:rPr>
          <w:ins w:id="857" w:author="Ian Stevenson [2]" w:date="2021-01-05T11:04:00Z"/>
        </w:rPr>
      </w:pPr>
      <w:ins w:id="858" w:author="Ian Stevenson [2]" w:date="2021-01-05T11:03:00Z">
        <w:r>
          <w:t xml:space="preserve">Additional covariates can also easily be incorporated within the </w:t>
        </w:r>
      </w:ins>
      <w:ins w:id="859" w:author="Ian Stevenson [2]" w:date="2021-01-05T11:13:00Z">
        <w:r w:rsidR="00DB12F0">
          <w:t>extended-GLM</w:t>
        </w:r>
      </w:ins>
      <w:ins w:id="860" w:author="Ian Stevenson [2]" w:date="2021-01-05T11:03:00Z">
        <w:r>
          <w:t xml:space="preserve"> framework used here. Given the increasing scale of simultaneous </w:t>
        </w:r>
      </w:ins>
      <w:ins w:id="861" w:author="Ian Stevenson [2]" w:date="2021-01-05T11:04:00Z">
        <w:r>
          <w:t xml:space="preserve">multi-electrode recordings, it would be particularly interesting to model multiple synaptic inputs simultaneously. </w:t>
        </w:r>
      </w:ins>
      <w:ins w:id="862" w:author="Ian Stevenson [2]" w:date="2021-01-05T11:05:00Z">
        <w:r>
          <w:t>Extending the model to allow short- and long-term changes in multiple synaptic inputs would be relative</w:t>
        </w:r>
      </w:ins>
      <w:ins w:id="863" w:author="Ian Stevenson [2]" w:date="2021-01-05T11:06:00Z">
        <w:r>
          <w:t xml:space="preserve">ly straightforward. Given </w:t>
        </w:r>
      </w:ins>
      <m:oMath>
        <m:r>
          <w:ins w:id="864" w:author="Ian Stevenson [2]" w:date="2021-01-05T11:04:00Z">
            <w:rPr>
              <w:rFonts w:ascii="Cambria Math" w:hAnsi="Cambria Math"/>
            </w:rPr>
            <m:t>C</m:t>
          </w:ins>
        </m:r>
      </m:oMath>
      <w:ins w:id="865" w:author="Ian Stevenson [2]" w:date="2021-01-05T11:04:00Z">
        <w:r>
          <w:t xml:space="preserve"> presynaptic neurons, the conditional intensity</w:t>
        </w:r>
      </w:ins>
      <w:ins w:id="866" w:author="Ian Stevenson [2]" w:date="2021-01-05T11:07:00Z">
        <w:r>
          <w:t xml:space="preserve"> can be </w:t>
        </w:r>
      </w:ins>
      <w:ins w:id="867" w:author="Ian Stevenson [2]" w:date="2021-01-05T11:08:00Z">
        <w:r>
          <w:t>written</w:t>
        </w:r>
      </w:ins>
      <w:ins w:id="868" w:author="Ian Stevenson [2]" w:date="2021-01-05T11:04:00Z">
        <w:r>
          <w:t xml:space="preserve"> </w:t>
        </w:r>
      </w:ins>
      <m:oMath>
        <m:sSub>
          <m:sSubPr>
            <m:ctrlPr>
              <w:ins w:id="869" w:author="Ian Stevenson [2]" w:date="2021-01-05T11:04:00Z">
                <w:rPr>
                  <w:rFonts w:ascii="Cambria Math" w:hAnsi="Cambria Math"/>
                  <w:i/>
                </w:rPr>
              </w:ins>
            </m:ctrlPr>
          </m:sSubPr>
          <m:e>
            <m:r>
              <w:ins w:id="870" w:author="Ian Stevenson [2]" w:date="2021-01-05T11:04:00Z">
                <w:rPr>
                  <w:rFonts w:ascii="Cambria Math" w:hAnsi="Cambria Math"/>
                </w:rPr>
                <m:t>λ</m:t>
              </w:ins>
            </m:r>
          </m:e>
          <m:sub>
            <m:r>
              <w:ins w:id="871" w:author="Ian Stevenson [2]" w:date="2021-01-05T11:04:00Z">
                <w:rPr>
                  <w:rFonts w:ascii="Cambria Math" w:hAnsi="Cambria Math"/>
                </w:rPr>
                <m:t>k</m:t>
              </w:ins>
            </m:r>
          </m:sub>
        </m:sSub>
        <m:r>
          <w:ins w:id="872" w:author="Ian Stevenson [2]" w:date="2021-01-05T11:04:00Z">
            <w:rPr>
              <w:rFonts w:ascii="Cambria Math" w:hAnsi="Cambria Math"/>
            </w:rPr>
            <m:t>=</m:t>
          </w:ins>
        </m:r>
        <m:func>
          <m:funcPr>
            <m:ctrlPr>
              <w:ins w:id="873" w:author="Ian Stevenson [2]" w:date="2021-01-05T11:04:00Z">
                <w:rPr>
                  <w:rFonts w:ascii="Cambria Math" w:hAnsi="Cambria Math"/>
                </w:rPr>
              </w:ins>
            </m:ctrlPr>
          </m:funcPr>
          <m:fName>
            <m:r>
              <w:ins w:id="874" w:author="Ian Stevenson [2]" w:date="2021-01-05T11:04:00Z">
                <m:rPr>
                  <m:sty m:val="p"/>
                </m:rPr>
                <w:rPr>
                  <w:rFonts w:ascii="Cambria Math" w:hAnsi="Cambria Math"/>
                </w:rPr>
                <m:t>exp</m:t>
              </w:ins>
            </m:r>
          </m:fName>
          <m:e>
            <m:d>
              <m:dPr>
                <m:ctrlPr>
                  <w:ins w:id="875" w:author="Ian Stevenson [2]" w:date="2021-01-05T11:04:00Z">
                    <w:rPr>
                      <w:rFonts w:ascii="Cambria Math" w:hAnsi="Cambria Math"/>
                      <w:i/>
                    </w:rPr>
                  </w:ins>
                </m:ctrlPr>
              </m:dPr>
              <m:e>
                <m:sSub>
                  <m:sSubPr>
                    <m:ctrlPr>
                      <w:ins w:id="876" w:author="Ian Stevenson [2]" w:date="2021-01-05T11:04:00Z">
                        <w:rPr>
                          <w:rFonts w:ascii="Cambria Math" w:hAnsi="Cambria Math"/>
                          <w:i/>
                        </w:rPr>
                      </w:ins>
                    </m:ctrlPr>
                  </m:sSubPr>
                  <m:e>
                    <m:r>
                      <w:ins w:id="877" w:author="Ian Stevenson [2]" w:date="2021-01-05T11:04:00Z">
                        <w:rPr>
                          <w:rFonts w:ascii="Cambria Math" w:hAnsi="Cambria Math"/>
                        </w:rPr>
                        <m:t>β</m:t>
                      </w:ins>
                    </m:r>
                  </m:e>
                  <m:sub>
                    <m:r>
                      <w:ins w:id="878" w:author="Ian Stevenson [2]" w:date="2021-01-05T11:04:00Z">
                        <w:rPr>
                          <w:rFonts w:ascii="Cambria Math" w:hAnsi="Cambria Math"/>
                        </w:rPr>
                        <m:t>0,k</m:t>
                      </w:ins>
                    </m:r>
                  </m:sub>
                </m:sSub>
                <m:r>
                  <w:ins w:id="879" w:author="Ian Stevenson [2]" w:date="2021-01-05T11:04:00Z">
                    <w:rPr>
                      <w:rFonts w:ascii="Cambria Math" w:hAnsi="Cambria Math"/>
                    </w:rPr>
                    <m:t>+</m:t>
                  </w:ins>
                </m:r>
                <m:nary>
                  <m:naryPr>
                    <m:chr m:val="∑"/>
                    <m:limLoc m:val="undOvr"/>
                    <m:ctrlPr>
                      <w:ins w:id="880" w:author="Ian Stevenson [2]" w:date="2021-01-05T11:04:00Z">
                        <w:rPr>
                          <w:rFonts w:ascii="Cambria Math" w:hAnsi="Cambria Math"/>
                          <w:i/>
                        </w:rPr>
                      </w:ins>
                    </m:ctrlPr>
                  </m:naryPr>
                  <m:sub>
                    <m:r>
                      <w:ins w:id="881" w:author="Ian Stevenson [2]" w:date="2021-01-05T11:04:00Z">
                        <w:rPr>
                          <w:rFonts w:ascii="Cambria Math" w:hAnsi="Cambria Math"/>
                        </w:rPr>
                        <m:t>j=1</m:t>
                      </w:ins>
                    </m:r>
                  </m:sub>
                  <m:sup>
                    <m:r>
                      <w:ins w:id="882" w:author="Ian Stevenson [2]" w:date="2021-01-05T11:04:00Z">
                        <w:rPr>
                          <w:rFonts w:ascii="Cambria Math" w:hAnsi="Cambria Math"/>
                        </w:rPr>
                        <m:t>C</m:t>
                      </w:ins>
                    </m:r>
                  </m:sup>
                  <m:e>
                    <m:sSubSup>
                      <m:sSubSupPr>
                        <m:ctrlPr>
                          <w:ins w:id="883" w:author="Ian Stevenson [2]" w:date="2021-01-05T11:04:00Z">
                            <w:rPr>
                              <w:rFonts w:ascii="Cambria Math" w:hAnsi="Cambria Math"/>
                              <w:i/>
                            </w:rPr>
                          </w:ins>
                        </m:ctrlPr>
                      </m:sSubSupPr>
                      <m:e>
                        <m:r>
                          <w:ins w:id="884" w:author="Ian Stevenson [2]" w:date="2021-01-05T11:04:00Z">
                            <w:rPr>
                              <w:rFonts w:ascii="Cambria Math" w:hAnsi="Cambria Math"/>
                            </w:rPr>
                            <m:t>w</m:t>
                          </w:ins>
                        </m:r>
                      </m:e>
                      <m:sub>
                        <m:r>
                          <w:ins w:id="885" w:author="Ian Stevenson [2]" w:date="2021-01-05T11:04:00Z">
                            <w:rPr>
                              <w:rFonts w:ascii="Cambria Math" w:hAnsi="Cambria Math"/>
                            </w:rPr>
                            <m:t>k</m:t>
                          </w:ins>
                        </m:r>
                      </m:sub>
                      <m:sup>
                        <m:r>
                          <w:ins w:id="886" w:author="Ian Stevenson [2]" w:date="2021-01-05T11:04:00Z">
                            <w:rPr>
                              <w:rFonts w:ascii="Cambria Math" w:hAnsi="Cambria Math"/>
                            </w:rPr>
                            <m:t>(j)</m:t>
                          </w:ins>
                        </m:r>
                      </m:sup>
                    </m:sSubSup>
                    <m:r>
                      <w:ins w:id="887" w:author="Ian Stevenson [2]" w:date="2021-01-05T11:04:00Z">
                        <w:rPr>
                          <w:rFonts w:ascii="Cambria Math" w:hAnsi="Cambria Math"/>
                        </w:rPr>
                        <m:t>⋅</m:t>
                      </w:ins>
                    </m:r>
                    <m:sSubSup>
                      <m:sSubSupPr>
                        <m:ctrlPr>
                          <w:ins w:id="888" w:author="Ian Stevenson [2]" w:date="2021-01-05T11:04:00Z">
                            <w:rPr>
                              <w:rFonts w:ascii="Cambria Math" w:hAnsi="Cambria Math"/>
                              <w:i/>
                            </w:rPr>
                          </w:ins>
                        </m:ctrlPr>
                      </m:sSubSupPr>
                      <m:e>
                        <m:r>
                          <w:ins w:id="889" w:author="Ian Stevenson [2]" w:date="2021-01-05T11:04:00Z">
                            <w:rPr>
                              <w:rFonts w:ascii="Cambria Math" w:hAnsi="Cambria Math"/>
                            </w:rPr>
                            <m:t>x</m:t>
                          </w:ins>
                        </m:r>
                      </m:e>
                      <m:sub>
                        <m:r>
                          <w:ins w:id="890" w:author="Ian Stevenson [2]" w:date="2021-01-05T11:04:00Z">
                            <w:rPr>
                              <w:rFonts w:ascii="Cambria Math" w:hAnsi="Cambria Math"/>
                            </w:rPr>
                            <m:t>k</m:t>
                          </w:ins>
                        </m:r>
                      </m:sub>
                      <m:sup>
                        <m:r>
                          <w:ins w:id="891" w:author="Ian Stevenson [2]" w:date="2021-01-05T11:04:00Z">
                            <w:rPr>
                              <w:rFonts w:ascii="Cambria Math" w:hAnsi="Cambria Math"/>
                            </w:rPr>
                            <m:t>(j)</m:t>
                          </w:ins>
                        </m:r>
                      </m:sup>
                    </m:sSubSup>
                  </m:e>
                </m:nary>
              </m:e>
            </m:d>
          </m:e>
        </m:func>
        <m:r>
          <w:ins w:id="892" w:author="Ian Stevenson [2]" w:date="2021-01-05T11:04:00Z">
            <w:rPr>
              <w:rFonts w:ascii="Cambria Math" w:hAnsi="Cambria Math"/>
            </w:rPr>
            <m:t>=</m:t>
          </w:ins>
        </m:r>
        <m:func>
          <m:funcPr>
            <m:ctrlPr>
              <w:ins w:id="893" w:author="Ian Stevenson [2]" w:date="2021-01-05T11:04:00Z">
                <w:rPr>
                  <w:rFonts w:ascii="Cambria Math" w:hAnsi="Cambria Math"/>
                </w:rPr>
              </w:ins>
            </m:ctrlPr>
          </m:funcPr>
          <m:fName>
            <m:r>
              <w:ins w:id="894" w:author="Ian Stevenson [2]" w:date="2021-01-05T11:04:00Z">
                <m:rPr>
                  <m:sty m:val="p"/>
                </m:rPr>
                <w:rPr>
                  <w:rFonts w:ascii="Cambria Math" w:hAnsi="Cambria Math"/>
                </w:rPr>
                <m:t>exp</m:t>
              </w:ins>
            </m:r>
          </m:fName>
          <m:e>
            <m:d>
              <m:dPr>
                <m:ctrlPr>
                  <w:ins w:id="895" w:author="Ian Stevenson [2]" w:date="2021-01-05T11:04:00Z">
                    <w:rPr>
                      <w:rFonts w:ascii="Cambria Math" w:hAnsi="Cambria Math"/>
                      <w:i/>
                    </w:rPr>
                  </w:ins>
                </m:ctrlPr>
              </m:dPr>
              <m:e>
                <m:sSub>
                  <m:sSubPr>
                    <m:ctrlPr>
                      <w:ins w:id="896" w:author="Ian Stevenson [2]" w:date="2021-01-05T11:04:00Z">
                        <w:rPr>
                          <w:rFonts w:ascii="Cambria Math" w:hAnsi="Cambria Math"/>
                          <w:i/>
                        </w:rPr>
                      </w:ins>
                    </m:ctrlPr>
                  </m:sSubPr>
                  <m:e>
                    <m:r>
                      <w:ins w:id="897" w:author="Ian Stevenson [2]" w:date="2021-01-05T11:04:00Z">
                        <w:rPr>
                          <w:rFonts w:ascii="Cambria Math" w:hAnsi="Cambria Math"/>
                        </w:rPr>
                        <m:t>β</m:t>
                      </w:ins>
                    </m:r>
                  </m:e>
                  <m:sub>
                    <m:r>
                      <w:ins w:id="898" w:author="Ian Stevenson [2]" w:date="2021-01-05T11:04:00Z">
                        <w:rPr>
                          <w:rFonts w:ascii="Cambria Math" w:hAnsi="Cambria Math"/>
                        </w:rPr>
                        <m:t>0,k</m:t>
                      </w:ins>
                    </m:r>
                  </m:sub>
                </m:sSub>
                <m:r>
                  <w:ins w:id="899" w:author="Ian Stevenson [2]" w:date="2021-01-05T11:04:00Z">
                    <w:rPr>
                      <w:rFonts w:ascii="Cambria Math" w:hAnsi="Cambria Math"/>
                    </w:rPr>
                    <m:t>+</m:t>
                  </w:ins>
                </m:r>
                <m:nary>
                  <m:naryPr>
                    <m:chr m:val="∑"/>
                    <m:limLoc m:val="undOvr"/>
                    <m:ctrlPr>
                      <w:ins w:id="900" w:author="Ian Stevenson [2]" w:date="2021-01-05T11:04:00Z">
                        <w:rPr>
                          <w:rFonts w:ascii="Cambria Math" w:hAnsi="Cambria Math"/>
                          <w:i/>
                        </w:rPr>
                      </w:ins>
                    </m:ctrlPr>
                  </m:naryPr>
                  <m:sub>
                    <m:r>
                      <w:ins w:id="901" w:author="Ian Stevenson [2]" w:date="2021-01-05T11:04:00Z">
                        <w:rPr>
                          <w:rFonts w:ascii="Cambria Math" w:hAnsi="Cambria Math"/>
                        </w:rPr>
                        <m:t>j=1</m:t>
                      </w:ins>
                    </m:r>
                  </m:sub>
                  <m:sup>
                    <m:r>
                      <w:ins w:id="902" w:author="Ian Stevenson [2]" w:date="2021-01-05T11:04:00Z">
                        <w:rPr>
                          <w:rFonts w:ascii="Cambria Math" w:hAnsi="Cambria Math"/>
                        </w:rPr>
                        <m:t>C</m:t>
                      </w:ins>
                    </m:r>
                  </m:sup>
                  <m:e>
                    <m:sSubSup>
                      <m:sSubSupPr>
                        <m:ctrlPr>
                          <w:ins w:id="903" w:author="Ian Stevenson [2]" w:date="2021-01-05T11:04:00Z">
                            <w:rPr>
                              <w:rFonts w:ascii="Cambria Math" w:hAnsi="Cambria Math"/>
                              <w:i/>
                            </w:rPr>
                          </w:ins>
                        </m:ctrlPr>
                      </m:sSubSupPr>
                      <m:e>
                        <m:r>
                          <w:ins w:id="904" w:author="Ian Stevenson [2]" w:date="2021-01-05T11:04:00Z">
                            <w:rPr>
                              <w:rFonts w:ascii="Cambria Math" w:hAnsi="Cambria Math"/>
                            </w:rPr>
                            <m:t>w</m:t>
                          </w:ins>
                        </m:r>
                      </m:e>
                      <m:sub>
                        <m:r>
                          <w:ins w:id="905" w:author="Ian Stevenson [2]" w:date="2021-01-05T11:04:00Z">
                            <w:rPr>
                              <w:rFonts w:ascii="Cambria Math" w:hAnsi="Cambria Math"/>
                            </w:rPr>
                            <m:t>L,k</m:t>
                          </w:ins>
                        </m:r>
                      </m:sub>
                      <m:sup>
                        <m:r>
                          <w:ins w:id="906" w:author="Ian Stevenson [2]" w:date="2021-01-05T11:04:00Z">
                            <w:rPr>
                              <w:rFonts w:ascii="Cambria Math" w:hAnsi="Cambria Math"/>
                            </w:rPr>
                            <m:t>(j)</m:t>
                          </w:ins>
                        </m:r>
                      </m:sup>
                    </m:sSubSup>
                    <m:sSubSup>
                      <m:sSubSupPr>
                        <m:ctrlPr>
                          <w:ins w:id="907" w:author="Ian Stevenson [2]" w:date="2021-01-05T11:04:00Z">
                            <w:rPr>
                              <w:rFonts w:ascii="Cambria Math" w:hAnsi="Cambria Math"/>
                              <w:i/>
                            </w:rPr>
                          </w:ins>
                        </m:ctrlPr>
                      </m:sSubSupPr>
                      <m:e>
                        <m:r>
                          <w:ins w:id="908" w:author="Ian Stevenson [2]" w:date="2021-01-05T11:04:00Z">
                            <w:rPr>
                              <w:rFonts w:ascii="Cambria Math" w:hAnsi="Cambria Math"/>
                            </w:rPr>
                            <m:t>w</m:t>
                          </w:ins>
                        </m:r>
                      </m:e>
                      <m:sub>
                        <m:r>
                          <w:ins w:id="909" w:author="Ian Stevenson [2]" w:date="2021-01-05T11:04:00Z">
                            <w:rPr>
                              <w:rFonts w:ascii="Cambria Math" w:hAnsi="Cambria Math"/>
                            </w:rPr>
                            <m:t>S,k</m:t>
                          </w:ins>
                        </m:r>
                      </m:sub>
                      <m:sup>
                        <m:r>
                          <w:ins w:id="910" w:author="Ian Stevenson [2]" w:date="2021-01-05T11:04:00Z">
                            <w:rPr>
                              <w:rFonts w:ascii="Cambria Math" w:hAnsi="Cambria Math"/>
                            </w:rPr>
                            <m:t>(j)</m:t>
                          </w:ins>
                        </m:r>
                      </m:sup>
                    </m:sSubSup>
                    <m:r>
                      <w:ins w:id="911" w:author="Ian Stevenson [2]" w:date="2021-01-05T11:04:00Z">
                        <w:rPr>
                          <w:rFonts w:ascii="Cambria Math" w:hAnsi="Cambria Math"/>
                        </w:rPr>
                        <m:t>⋅</m:t>
                      </w:ins>
                    </m:r>
                    <m:sSubSup>
                      <m:sSubSupPr>
                        <m:ctrlPr>
                          <w:ins w:id="912" w:author="Ian Stevenson [2]" w:date="2021-01-05T11:04:00Z">
                            <w:rPr>
                              <w:rFonts w:ascii="Cambria Math" w:hAnsi="Cambria Math"/>
                              <w:i/>
                            </w:rPr>
                          </w:ins>
                        </m:ctrlPr>
                      </m:sSubSupPr>
                      <m:e>
                        <m:r>
                          <w:ins w:id="913" w:author="Ian Stevenson [2]" w:date="2021-01-05T11:04:00Z">
                            <w:rPr>
                              <w:rFonts w:ascii="Cambria Math" w:hAnsi="Cambria Math"/>
                            </w:rPr>
                            <m:t>x</m:t>
                          </w:ins>
                        </m:r>
                      </m:e>
                      <m:sub>
                        <m:r>
                          <w:ins w:id="914" w:author="Ian Stevenson [2]" w:date="2021-01-05T11:04:00Z">
                            <w:rPr>
                              <w:rFonts w:ascii="Cambria Math" w:hAnsi="Cambria Math"/>
                            </w:rPr>
                            <m:t>k</m:t>
                          </w:ins>
                        </m:r>
                      </m:sub>
                      <m:sup>
                        <m:r>
                          <w:ins w:id="915" w:author="Ian Stevenson [2]" w:date="2021-01-05T11:04:00Z">
                            <w:rPr>
                              <w:rFonts w:ascii="Cambria Math" w:hAnsi="Cambria Math"/>
                            </w:rPr>
                            <m:t>(j)</m:t>
                          </w:ins>
                        </m:r>
                      </m:sup>
                    </m:sSubSup>
                  </m:e>
                </m:nary>
              </m:e>
            </m:d>
          </m:e>
        </m:func>
      </m:oMath>
      <w:ins w:id="916" w:author="Ian Stevenson [2]" w:date="2021-01-05T11:07:00Z">
        <w:r>
          <w:t>.</w:t>
        </w:r>
      </w:ins>
      <w:ins w:id="917" w:author="Ian Stevenson [2]" w:date="2021-01-05T11:04:00Z">
        <w:r>
          <w:t xml:space="preserve"> </w:t>
        </w:r>
      </w:ins>
      <w:ins w:id="918" w:author="Ian Stevenson [2]" w:date="2021-01-05T11:08:00Z">
        <w:r>
          <w:t xml:space="preserve">The long-term weights </w:t>
        </w:r>
      </w:ins>
      <w:ins w:id="919" w:author="Ian Stevenson [2]" w:date="2021-01-05T11:09:00Z">
        <w:r>
          <w:t>can be tracked using adaptive smoothing with</w:t>
        </w:r>
      </w:ins>
      <w:ins w:id="920" w:author="Ian Stevenson [2]" w:date="2021-01-05T11:10:00Z">
        <w:r>
          <w:t xml:space="preserve"> </w:t>
        </w:r>
      </w:ins>
      <m:oMath>
        <m:r>
          <w:ins w:id="921" w:author="Ian Stevenson [2]" w:date="2021-01-05T11:10:00Z">
            <w:rPr>
              <w:rFonts w:ascii="Cambria Math" w:hAnsi="Cambria Math"/>
            </w:rPr>
            <m:t>1+C</m:t>
          </w:ins>
        </m:r>
      </m:oMath>
      <w:ins w:id="922" w:author="Ian Stevenson [2]" w:date="2021-01-05T11:04:00Z">
        <w:r>
          <w:t xml:space="preserve"> </w:t>
        </w:r>
      </w:ins>
      <w:ins w:id="923" w:author="Ian Stevenson [2]" w:date="2021-01-05T11:10:00Z">
        <w:r>
          <w:t xml:space="preserve">parameters: </w:t>
        </w:r>
      </w:ins>
      <m:oMath>
        <m:sSub>
          <m:sSubPr>
            <m:ctrlPr>
              <w:ins w:id="924" w:author="Ian Stevenson [2]" w:date="2021-01-05T11:04:00Z">
                <w:rPr>
                  <w:rFonts w:ascii="Cambria Math" w:hAnsi="Cambria Math"/>
                  <w:b/>
                  <w:bCs/>
                  <w:i/>
                </w:rPr>
              </w:ins>
            </m:ctrlPr>
          </m:sSubPr>
          <m:e>
            <m:r>
              <w:ins w:id="925" w:author="Ian Stevenson [2]" w:date="2021-01-05T11:04:00Z">
                <m:rPr>
                  <m:sty m:val="bi"/>
                </m:rPr>
                <w:rPr>
                  <w:rFonts w:ascii="Cambria Math" w:hAnsi="Cambria Math"/>
                </w:rPr>
                <m:t>θ</m:t>
              </w:ins>
            </m:r>
          </m:e>
          <m:sub>
            <m:r>
              <w:ins w:id="926" w:author="Ian Stevenson [2]" w:date="2021-01-05T11:04:00Z">
                <w:rPr>
                  <w:rFonts w:ascii="Cambria Math" w:hAnsi="Cambria Math"/>
                </w:rPr>
                <m:t>k</m:t>
              </w:ins>
            </m:r>
          </m:sub>
        </m:sSub>
        <m:r>
          <w:ins w:id="927" w:author="Ian Stevenson [2]" w:date="2021-01-05T11:04:00Z">
            <w:rPr>
              <w:rFonts w:ascii="Cambria Math" w:hAnsi="Cambria Math"/>
            </w:rPr>
            <m:t>=</m:t>
          </w:ins>
        </m:r>
        <m:sSup>
          <m:sSupPr>
            <m:ctrlPr>
              <w:ins w:id="928" w:author="Ian Stevenson [2]" w:date="2021-01-05T11:04:00Z">
                <w:rPr>
                  <w:rFonts w:ascii="Cambria Math" w:hAnsi="Cambria Math"/>
                  <w:i/>
                </w:rPr>
              </w:ins>
            </m:ctrlPr>
          </m:sSupPr>
          <m:e>
            <m:r>
              <w:ins w:id="929" w:author="Ian Stevenson [2]" w:date="2021-01-05T11:04:00Z">
                <w:rPr>
                  <w:rFonts w:ascii="Cambria Math" w:hAnsi="Cambria Math"/>
                </w:rPr>
                <m:t>[</m:t>
              </w:ins>
            </m:r>
            <m:sSub>
              <m:sSubPr>
                <m:ctrlPr>
                  <w:ins w:id="930" w:author="Ian Stevenson [2]" w:date="2021-01-05T11:04:00Z">
                    <w:rPr>
                      <w:rFonts w:ascii="Cambria Math" w:hAnsi="Cambria Math"/>
                      <w:i/>
                    </w:rPr>
                  </w:ins>
                </m:ctrlPr>
              </m:sSubPr>
              <m:e>
                <m:r>
                  <w:ins w:id="931" w:author="Ian Stevenson [2]" w:date="2021-01-05T11:04:00Z">
                    <w:rPr>
                      <w:rFonts w:ascii="Cambria Math" w:hAnsi="Cambria Math"/>
                    </w:rPr>
                    <m:t>β</m:t>
                  </w:ins>
                </m:r>
              </m:e>
              <m:sub>
                <m:r>
                  <w:ins w:id="932" w:author="Ian Stevenson [2]" w:date="2021-01-05T11:04:00Z">
                    <w:rPr>
                      <w:rFonts w:ascii="Cambria Math" w:hAnsi="Cambria Math"/>
                    </w:rPr>
                    <m:t>0,k</m:t>
                  </w:ins>
                </m:r>
              </m:sub>
            </m:sSub>
            <m:r>
              <w:ins w:id="933" w:author="Ian Stevenson [2]" w:date="2021-01-05T11:04:00Z">
                <w:rPr>
                  <w:rFonts w:ascii="Cambria Math" w:hAnsi="Cambria Math"/>
                </w:rPr>
                <m:t>,</m:t>
              </w:ins>
            </m:r>
            <m:sSubSup>
              <m:sSubSupPr>
                <m:ctrlPr>
                  <w:ins w:id="934" w:author="Ian Stevenson [2]" w:date="2021-01-05T11:04:00Z">
                    <w:rPr>
                      <w:rFonts w:ascii="Cambria Math" w:hAnsi="Cambria Math"/>
                      <w:i/>
                    </w:rPr>
                  </w:ins>
                </m:ctrlPr>
              </m:sSubSupPr>
              <m:e>
                <m:r>
                  <w:ins w:id="935" w:author="Ian Stevenson [2]" w:date="2021-01-05T11:04:00Z">
                    <w:rPr>
                      <w:rFonts w:ascii="Cambria Math" w:hAnsi="Cambria Math"/>
                    </w:rPr>
                    <m:t>w</m:t>
                  </w:ins>
                </m:r>
              </m:e>
              <m:sub>
                <m:r>
                  <w:ins w:id="936" w:author="Ian Stevenson [2]" w:date="2021-01-05T11:04:00Z">
                    <w:rPr>
                      <w:rFonts w:ascii="Cambria Math" w:hAnsi="Cambria Math"/>
                    </w:rPr>
                    <m:t>L,k</m:t>
                  </w:ins>
                </m:r>
              </m:sub>
              <m:sup>
                <m:d>
                  <m:dPr>
                    <m:ctrlPr>
                      <w:ins w:id="937" w:author="Ian Stevenson [2]" w:date="2021-01-05T11:04:00Z">
                        <w:rPr>
                          <w:rFonts w:ascii="Cambria Math" w:hAnsi="Cambria Math"/>
                          <w:i/>
                        </w:rPr>
                      </w:ins>
                    </m:ctrlPr>
                  </m:dPr>
                  <m:e>
                    <m:r>
                      <w:ins w:id="938" w:author="Ian Stevenson [2]" w:date="2021-01-05T11:04:00Z">
                        <w:rPr>
                          <w:rFonts w:ascii="Cambria Math" w:hAnsi="Cambria Math"/>
                        </w:rPr>
                        <m:t>1</m:t>
                      </w:ins>
                    </m:r>
                  </m:e>
                </m:d>
              </m:sup>
            </m:sSubSup>
            <m:r>
              <w:ins w:id="939" w:author="Ian Stevenson [2]" w:date="2021-01-05T11:04:00Z">
                <w:rPr>
                  <w:rFonts w:ascii="Cambria Math" w:hAnsi="Cambria Math"/>
                </w:rPr>
                <m:t>,…,</m:t>
              </w:ins>
            </m:r>
            <m:sSubSup>
              <m:sSubSupPr>
                <m:ctrlPr>
                  <w:ins w:id="940" w:author="Ian Stevenson [2]" w:date="2021-01-05T11:04:00Z">
                    <w:rPr>
                      <w:rFonts w:ascii="Cambria Math" w:hAnsi="Cambria Math"/>
                      <w:i/>
                    </w:rPr>
                  </w:ins>
                </m:ctrlPr>
              </m:sSubSupPr>
              <m:e>
                <m:r>
                  <w:ins w:id="941" w:author="Ian Stevenson [2]" w:date="2021-01-05T11:04:00Z">
                    <w:rPr>
                      <w:rFonts w:ascii="Cambria Math" w:hAnsi="Cambria Math"/>
                    </w:rPr>
                    <m:t>w</m:t>
                  </w:ins>
                </m:r>
              </m:e>
              <m:sub>
                <m:r>
                  <w:ins w:id="942" w:author="Ian Stevenson [2]" w:date="2021-01-05T11:04:00Z">
                    <w:rPr>
                      <w:rFonts w:ascii="Cambria Math" w:hAnsi="Cambria Math"/>
                    </w:rPr>
                    <m:t>L,k</m:t>
                  </w:ins>
                </m:r>
              </m:sub>
              <m:sup>
                <m:d>
                  <m:dPr>
                    <m:ctrlPr>
                      <w:ins w:id="943" w:author="Ian Stevenson [2]" w:date="2021-01-05T11:04:00Z">
                        <w:rPr>
                          <w:rFonts w:ascii="Cambria Math" w:hAnsi="Cambria Math"/>
                          <w:i/>
                        </w:rPr>
                      </w:ins>
                    </m:ctrlPr>
                  </m:dPr>
                  <m:e>
                    <m:r>
                      <w:ins w:id="944" w:author="Ian Stevenson [2]" w:date="2021-01-05T11:04:00Z">
                        <w:rPr>
                          <w:rFonts w:ascii="Cambria Math" w:hAnsi="Cambria Math"/>
                        </w:rPr>
                        <m:t>C</m:t>
                      </w:ins>
                    </m:r>
                  </m:e>
                </m:d>
              </m:sup>
            </m:sSubSup>
            <m:r>
              <w:ins w:id="945" w:author="Ian Stevenson [2]" w:date="2021-01-05T11:04:00Z">
                <w:rPr>
                  <w:rFonts w:ascii="Cambria Math" w:hAnsi="Cambria Math"/>
                </w:rPr>
                <m:t>]</m:t>
              </w:ins>
            </m:r>
          </m:e>
          <m:sup>
            <m:r>
              <w:ins w:id="946" w:author="Ian Stevenson [2]" w:date="2021-01-05T11:04:00Z">
                <w:rPr>
                  <w:rFonts w:ascii="Cambria Math" w:hAnsi="Cambria Math"/>
                </w:rPr>
                <m:t>T</m:t>
              </w:ins>
            </m:r>
          </m:sup>
        </m:sSup>
      </m:oMath>
      <w:ins w:id="947" w:author="Ian Stevenson [2]" w:date="2021-01-05T11:10:00Z">
        <w:r>
          <w:t>,</w:t>
        </w:r>
      </w:ins>
      <w:ins w:id="948" w:author="Ian Stevenson [2]" w:date="2021-01-05T11:04:00Z">
        <w:r>
          <w:t xml:space="preserve"> and </w:t>
        </w:r>
      </w:ins>
      <w:ins w:id="949" w:author="Ian Stevenson [2]" w:date="2021-01-05T11:10:00Z">
        <w:r>
          <w:t xml:space="preserve">the short-term effects can be </w:t>
        </w:r>
      </w:ins>
      <w:ins w:id="950" w:author="Ian Stevenson [2]" w:date="2021-01-05T11:04:00Z">
        <w:r>
          <w:t>estimat</w:t>
        </w:r>
      </w:ins>
      <w:ins w:id="951" w:author="Ian Stevenson [2]" w:date="2021-01-05T11:11:00Z">
        <w:r>
          <w:t>ed with a modification function for each synapse</w:t>
        </w:r>
      </w:ins>
      <w:ins w:id="952" w:author="Ian Stevenson [2]" w:date="2021-01-05T11:04:00Z">
        <w:r>
          <w:t>. Combining information from a population of spiking neurons</w:t>
        </w:r>
      </w:ins>
      <w:ins w:id="953" w:author="Ian Stevenson [2]" w:date="2021-01-05T11:13:00Z">
        <w:r w:rsidR="00DB12F0">
          <w:t xml:space="preserve">, using a state-space model </w:t>
        </w:r>
        <w:r w:rsidR="00DB12F0">
          <w:fldChar w:fldCharType="begin" w:fldLock="1"/>
        </w:r>
        <w:r w:rsidR="00DB12F0">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ins>
      <w:ins w:id="954" w:author="Ian Stevenson [2]" w:date="2021-01-05T11:04:00Z">
        <w:r>
          <w:t xml:space="preserve"> could </w:t>
        </w:r>
      </w:ins>
      <w:ins w:id="955" w:author="Ian Stevenson [2]" w:date="2021-01-05T11:12:00Z">
        <w:r w:rsidR="00DB12F0">
          <w:t xml:space="preserve">also </w:t>
        </w:r>
      </w:ins>
      <w:ins w:id="956" w:author="Ian Stevenson [2]" w:date="2021-01-05T11:04:00Z">
        <w:r>
          <w:t>potentially allow for fluctuations</w:t>
        </w:r>
      </w:ins>
      <w:ins w:id="957" w:author="Ian Stevenson [2]" w:date="2021-01-05T11:12:00Z">
        <w:r w:rsidR="00DB12F0">
          <w:t xml:space="preserve"> in the baseline pos</w:t>
        </w:r>
      </w:ins>
      <w:ins w:id="958" w:author="Ian Stevenson [2]" w:date="2021-01-05T11:13:00Z">
        <w:r w:rsidR="00DB12F0">
          <w:t>tsynaptic rate</w:t>
        </w:r>
      </w:ins>
      <w:ins w:id="959" w:author="Ian Stevenson [2]" w:date="2021-01-05T11:04:00Z">
        <w:r>
          <w:t xml:space="preserve"> to be estimated at timescales faster than what can be estimated from a single neuron alone</w:t>
        </w:r>
      </w:ins>
      <w:ins w:id="960" w:author="Ian Stevenson [2]" w:date="2021-01-05T11:12:00Z">
        <w:r w:rsidR="00DB12F0">
          <w:t>.</w:t>
        </w:r>
      </w:ins>
    </w:p>
    <w:p w14:paraId="61C9A180" w14:textId="4CB127AD" w:rsidR="00A10593" w:rsidRDefault="00A10593" w:rsidP="00A10593">
      <w:pPr>
        <w:jc w:val="both"/>
        <w:rPr>
          <w:ins w:id="961" w:author="Ian Stevenson [2]" w:date="2021-01-05T13:16:00Z"/>
        </w:rPr>
      </w:pPr>
      <w:ins w:id="962" w:author="Ian Stevenson [2]" w:date="2021-01-05T13:16:00Z">
        <w:r>
          <w:t xml:space="preserve">Previous work </w:t>
        </w:r>
      </w:ins>
      <w:ins w:id="963" w:author="Ian Stevenson [2]" w:date="2021-01-05T13:17:00Z">
        <w:r>
          <w:t xml:space="preserve">has examined short-term changes in functional connectivity from spikes () </w:t>
        </w:r>
      </w:ins>
      <w:ins w:id="964" w:author="Ian Stevenson [2]" w:date="2021-01-05T13:16:00Z">
        <w:r>
          <w:t xml:space="preserve">Previous work has also looked to specifically model long-term synaptic learning rules from spikes (CITE Linderman/Stevenson). While the adaptive smoother simply tracks an estimated synaptic weight, using an explicit learning rule based on pre- and postsynaptic spike timing or underlying Calcium dynamics </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may give a more direct interpretation of the long-term synaptic dynamics. In previous work, we found that a biophysical model of short-term plasticity could, in some cases, account for the short-term dynamics of spike transmission </w:t>
        </w:r>
        <w:r>
          <w:rPr>
            <w:i/>
            <w:iCs/>
          </w:rPr>
          <w:t>in vivo</w:t>
        </w:r>
        <w:r>
          <w:t xml:space="preserve"> (Cite </w:t>
        </w:r>
        <w:proofErr w:type="spellStart"/>
        <w:r>
          <w:t>Ghanbari</w:t>
        </w:r>
        <w:proofErr w:type="spellEnd"/>
        <w:r>
          <w:t xml:space="preserve"> 2020). Incorporating biophysical models of STP </w:t>
        </w:r>
        <w:r>
          <w:fldChar w:fldCharType="begin" w:fldLock="1"/>
        </w:r>
        <w:r>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instrText>
        </w:r>
        <w:r>
          <w:fldChar w:fldCharType="separate"/>
        </w:r>
        <w:r w:rsidRPr="003E3821">
          <w:rPr>
            <w:noProof/>
          </w:rPr>
          <w:t>(Costa et al., 2013)</w:t>
        </w:r>
        <w:r>
          <w:fldChar w:fldCharType="end"/>
        </w:r>
        <w:r>
          <w:t xml:space="preserve"> or LTP/LTD </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is possible with additional computational costs. Recent studies </w:t>
        </w:r>
        <w:r>
          <w:fldChar w:fldCharType="begin" w:fldLock="1"/>
        </w:r>
        <w:r>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instrText>
        </w:r>
        <w:r>
          <w:fldChar w:fldCharType="separate"/>
        </w:r>
        <w:r w:rsidRPr="003E3821">
          <w:rPr>
            <w:noProof/>
          </w:rPr>
          <w:t>(Deperrois &amp; Graupner, 2020)</w:t>
        </w:r>
        <w:r>
          <w:fldChar w:fldCharType="end"/>
        </w:r>
        <w:r>
          <w:t xml:space="preserve"> have also shown that short-term</w:t>
        </w:r>
        <w:r w:rsidRPr="00C660DA">
          <w:t xml:space="preserve"> and </w:t>
        </w:r>
        <w:r>
          <w:t>long-term synaptic weight can</w:t>
        </w:r>
        <w:r w:rsidRPr="00C660DA">
          <w:t xml:space="preserve"> together tune sensitive range of synaptic plasticity</w:t>
        </w:r>
        <w:r>
          <w:t>, and this suggest the necessity for considering effects in different timescale at the same time.</w:t>
        </w:r>
      </w:ins>
    </w:p>
    <w:p w14:paraId="17F064E6" w14:textId="5B6E6548" w:rsidR="00CF6E61" w:rsidRDefault="00A10593" w:rsidP="004D6811">
      <w:pPr>
        <w:jc w:val="both"/>
        <w:rPr>
          <w:ins w:id="965" w:author="Ian Stevenson [2]" w:date="2021-01-05T13:04:00Z"/>
        </w:rPr>
      </w:pPr>
      <w:ins w:id="966" w:author="Ian Stevenson [2]" w:date="2021-01-05T13:17:00Z">
        <w:r>
          <w:t>Th</w:t>
        </w:r>
      </w:ins>
      <w:ins w:id="967" w:author="Ian Stevenson [2]" w:date="2021-01-05T13:18:00Z">
        <w:r w:rsidR="00297F45">
          <w:t>e</w:t>
        </w:r>
      </w:ins>
      <w:ins w:id="968" w:author="Ian Stevenson [2]" w:date="2021-01-05T13:17:00Z">
        <w:r>
          <w:t xml:space="preserve"> model </w:t>
        </w:r>
      </w:ins>
      <w:ins w:id="969" w:author="Ian Stevenson [2]" w:date="2021-01-05T13:18:00Z">
        <w:r w:rsidR="00297F45">
          <w:t xml:space="preserve">introduced here </w:t>
        </w:r>
      </w:ins>
      <w:ins w:id="970" w:author="Ian Stevenson [2]" w:date="2021-01-05T13:17:00Z">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ins>
      <w:ins w:id="971" w:author="Ian Stevenson [2]" w:date="2021-01-05T13:19:00Z">
        <w:r w:rsidR="00297F45">
          <w:t xml:space="preserve"> </w:t>
        </w:r>
        <w:r w:rsidR="00297F45" w:rsidRPr="00297F45">
          <w:t>Extends static models of coupling between neurons</w:t>
        </w:r>
      </w:ins>
      <w:ins w:id="972" w:author="Ian Stevenson [2]" w:date="2021-01-05T13:21:00Z">
        <w:r w:rsidR="00297F45">
          <w:t>, works with spikes</w:t>
        </w:r>
      </w:ins>
      <w:ins w:id="973" w:author="Ian Stevenson [2]" w:date="2021-01-05T13:19:00Z">
        <w:r w:rsidR="00297F45">
          <w:t>. Apply</w:t>
        </w:r>
      </w:ins>
      <w:ins w:id="974" w:author="Ian Stevenson [2]" w:date="2021-01-05T13:20:00Z">
        <w:r w:rsidR="00297F45">
          <w:t>ing this model to experimental recordings may lead to new insights into how synapses vary on both short- and long- timescales during</w:t>
        </w:r>
      </w:ins>
      <w:ins w:id="975" w:author="Ian Stevenson [2]" w:date="2021-01-05T13:21:00Z">
        <w:r w:rsidR="00297F45">
          <w:t xml:space="preserve"> ongoing</w:t>
        </w:r>
      </w:ins>
      <w:ins w:id="976" w:author="Ian Stevenson [2]" w:date="2021-01-05T13:20:00Z">
        <w:r w:rsidR="00297F45">
          <w:t xml:space="preserve"> behavior.</w:t>
        </w:r>
      </w:ins>
    </w:p>
    <w:p w14:paraId="2EE0BEFD" w14:textId="328F9B2E" w:rsidR="00DE59F3" w:rsidRDefault="00DE59F3" w:rsidP="004D6811">
      <w:pPr>
        <w:jc w:val="both"/>
        <w:rPr>
          <w:ins w:id="977" w:author="Ian Stevenson [2]" w:date="2021-01-05T13:21:00Z"/>
        </w:rPr>
      </w:pPr>
    </w:p>
    <w:p w14:paraId="4A41151E" w14:textId="7373F690" w:rsidR="00297F45" w:rsidRDefault="00297F45" w:rsidP="004D6811">
      <w:pPr>
        <w:jc w:val="both"/>
        <w:rPr>
          <w:ins w:id="978" w:author="Ian Stevenson [2]" w:date="2021-01-05T13:21:00Z"/>
        </w:rPr>
      </w:pPr>
    </w:p>
    <w:p w14:paraId="42C6E22E" w14:textId="589D2C94" w:rsidR="00297F45" w:rsidRDefault="00297F45" w:rsidP="004D6811">
      <w:pPr>
        <w:jc w:val="both"/>
        <w:rPr>
          <w:ins w:id="979" w:author="Ian Stevenson [2]" w:date="2021-01-05T11:00:00Z"/>
        </w:rPr>
      </w:pPr>
      <w:ins w:id="980" w:author="Ian Stevenson [2]" w:date="2021-01-05T13:21:00Z">
        <w:r>
          <w:t>Extras…</w:t>
        </w:r>
      </w:ins>
    </w:p>
    <w:p w14:paraId="175C6037" w14:textId="70AF80E2" w:rsidR="00CF6E61" w:rsidRDefault="00623F09" w:rsidP="004D6811">
      <w:pPr>
        <w:jc w:val="both"/>
        <w:rPr>
          <w:ins w:id="981" w:author="Ian Stevenson [2]" w:date="2021-01-05T10:56:00Z"/>
        </w:rPr>
      </w:pPr>
      <w:r>
        <w:lastRenderedPageBreak/>
        <w:t>Some previous research for synaptic strength inference had tried to tackle this problem by including postsynaptic history effects</w:t>
      </w:r>
      <w:r w:rsidR="00F67F93">
        <w:t xml:space="preserve"> </w:t>
      </w:r>
      <w:r>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Ghanbari et al., 2017, 2020; Stevenson &amp; Kording, 2011; Truccolo et al., 2005)","plainTextFormattedCitation":"(Ghanbari et al., 2017, 2020; Stevenson &amp; Kording, 2011; Truccolo et al., 2005)","previouslyFormattedCitation":"(Ghanbari et al., 2017, 2020; Stevenson &amp; Kording, 2011; Truccolo et al., 2005)"},"properties":{"noteIndex":0},"schema":"https://github.com/citation-style-language/schema/raw/master/csl-citation.json"}</w:instrText>
      </w:r>
      <w:r>
        <w:fldChar w:fldCharType="separate"/>
      </w:r>
      <w:r w:rsidR="003E3821" w:rsidRPr="003E3821">
        <w:rPr>
          <w:noProof/>
        </w:rPr>
        <w:t>(Ghanbari et al., 2017, 2020; Stevenson &amp; Kording, 2011; Truccolo et al., 2005)</w:t>
      </w:r>
      <w:r>
        <w:fldChar w:fldCharType="end"/>
      </w:r>
      <w:r>
        <w:t xml:space="preserve">. </w:t>
      </w:r>
      <w:del w:id="982" w:author="Ian Stevenson [2]" w:date="2021-01-05T10:56:00Z">
        <w:r w:rsidDel="00CF6E61">
          <w:delText xml:space="preserve">However, the postsynaptic history may not capture all effects that have impact on neural activity, and the history effects can also be biased by omitted variables. Therefore, we allow the postsynaptic baseline firing rates to be time-varying to compensate for slowly varying omitted variables. By conditioning on the adaptive baseline, the inference on synaptic strengths will </w:delText>
        </w:r>
        <w:r w:rsidR="00172B48" w:rsidDel="00CF6E61">
          <w:delText>less influenced by unexplained variation in the postsynaptic firing rate. However, the true postsynaptic rate is not necessarily identifiable</w:delText>
        </w:r>
        <w:r w:rsidR="00F67F93" w:rsidDel="00CF6E61">
          <w:delText xml:space="preserve"> </w:delText>
        </w:r>
        <w:r w:rsidR="003E3821" w:rsidDel="00CF6E61">
          <w:fldChar w:fldCharType="begin" w:fldLock="1"/>
        </w:r>
        <w:r w:rsidR="00134F28" w:rsidDel="00CF6E61">
          <w:del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delInstrText>
        </w:r>
        <w:r w:rsidR="003E3821" w:rsidDel="00CF6E61">
          <w:fldChar w:fldCharType="separate"/>
        </w:r>
        <w:r w:rsidR="003E3821" w:rsidRPr="003E3821" w:rsidDel="00CF6E61">
          <w:rPr>
            <w:noProof/>
          </w:rPr>
          <w:delText>(Amarasingham et al., 2015)</w:delText>
        </w:r>
        <w:r w:rsidR="003E3821" w:rsidDel="00CF6E61">
          <w:fldChar w:fldCharType="end"/>
        </w:r>
        <w:r w:rsidR="00172B48" w:rsidDel="00CF6E61">
          <w:delText xml:space="preserve">. </w:delText>
        </w:r>
      </w:del>
    </w:p>
    <w:p w14:paraId="023EE9CD" w14:textId="3C6204BB" w:rsidR="006E55BF" w:rsidRDefault="00172B48" w:rsidP="004D6811">
      <w:pPr>
        <w:jc w:val="both"/>
      </w:pPr>
      <w:r>
        <w:t>Synaptic weights estimated from in vivo recordings are still likely to be affected by unobserved variables, particularly if these variables induce firing rate changes on fast timescales or on multiple timescales.</w:t>
      </w:r>
    </w:p>
    <w:p w14:paraId="48DD11BC" w14:textId="0BBBBACA" w:rsidR="0018525B" w:rsidDel="00CF6E61" w:rsidRDefault="0018525B">
      <w:pPr>
        <w:jc w:val="both"/>
        <w:rPr>
          <w:del w:id="983" w:author="Ian Stevenson [2]" w:date="2021-01-05T10:57:00Z"/>
        </w:rPr>
      </w:pPr>
      <w:commentRangeStart w:id="984"/>
      <w:del w:id="985" w:author="Ian Stevenson [2]" w:date="2021-01-05T10:57:00Z">
        <w:r w:rsidDel="00CF6E61">
          <w:delText>Adaptive filtering for place fields</w:delText>
        </w:r>
        <w:r w:rsidR="00F67F93" w:rsidDel="00CF6E61">
          <w:delText xml:space="preserve"> </w:delText>
        </w:r>
      </w:del>
      <w:ins w:id="986" w:author="Ganchao Wei" w:date="2020-12-20T15:17:00Z">
        <w:del w:id="987" w:author="Ian Stevenson [2]" w:date="2021-01-05T10:57:00Z">
          <w:r w:rsidR="003E3821" w:rsidDel="00CF6E61">
            <w:fldChar w:fldCharType="begin" w:fldLock="1"/>
          </w:r>
        </w:del>
      </w:ins>
      <w:del w:id="988" w:author="Ian Stevenson [2]" w:date="2021-01-05T10:57:00Z">
        <w:r w:rsidR="00134F28" w:rsidDel="00CF6E61">
          <w:del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delInstrText>
        </w:r>
        <w:r w:rsidR="003E3821" w:rsidDel="00CF6E61">
          <w:fldChar w:fldCharType="separate"/>
        </w:r>
        <w:r w:rsidR="003E3821" w:rsidRPr="003E3821" w:rsidDel="00CF6E61">
          <w:rPr>
            <w:noProof/>
          </w:rPr>
          <w:delText>(Brown et al., 2001)</w:delText>
        </w:r>
      </w:del>
      <w:ins w:id="989" w:author="Ganchao Wei" w:date="2020-12-20T15:17:00Z">
        <w:del w:id="990" w:author="Ian Stevenson [2]" w:date="2021-01-05T10:57:00Z">
          <w:r w:rsidR="003E3821" w:rsidDel="00CF6E61">
            <w:fldChar w:fldCharType="end"/>
          </w:r>
        </w:del>
      </w:ins>
      <w:ins w:id="991" w:author="Ganchao Wei" w:date="2020-12-20T14:31:00Z">
        <w:del w:id="992" w:author="Ian Stevenson [2]" w:date="2021-01-05T10:57:00Z">
          <w:r w:rsidR="007D452E" w:rsidDel="00CF6E61">
            <w:delText xml:space="preserve"> is widely used</w:delText>
          </w:r>
        </w:del>
      </w:ins>
      <w:commentRangeEnd w:id="984"/>
      <w:ins w:id="993" w:author="Ganchao Wei" w:date="2020-12-20T14:38:00Z">
        <w:del w:id="994" w:author="Ian Stevenson [2]" w:date="2021-01-05T10:57:00Z">
          <w:r w:rsidR="007D452E" w:rsidDel="00CF6E61">
            <w:rPr>
              <w:rStyle w:val="CommentReference"/>
            </w:rPr>
            <w:commentReference w:id="984"/>
          </w:r>
        </w:del>
      </w:ins>
      <w:ins w:id="995" w:author="Ganchao Wei" w:date="2020-12-20T14:31:00Z">
        <w:del w:id="996" w:author="Ian Stevenson [2]" w:date="2021-01-05T10:57:00Z">
          <w:r w:rsidR="007D452E" w:rsidDel="00CF6E61">
            <w:delText>, although there are some limitations.</w:delText>
          </w:r>
        </w:del>
      </w:ins>
      <w:ins w:id="997" w:author="Ganchao Wei" w:date="2020-12-20T14:35:00Z">
        <w:del w:id="998" w:author="Ian Stevenson [2]" w:date="2021-01-05T10:57:00Z">
          <w:r w:rsidR="007D452E" w:rsidDel="00CF6E61">
            <w:delText xml:space="preserve"> </w:delText>
          </w:r>
        </w:del>
      </w:ins>
      <w:ins w:id="999" w:author="Ganchao Wei" w:date="2020-12-21T08:49:00Z">
        <w:del w:id="1000" w:author="Ian Stevenson [2]" w:date="2021-01-05T10:57:00Z">
          <w:r w:rsidR="001D23B0" w:rsidDel="00CF6E61">
            <w:delText>A</w:delText>
          </w:r>
        </w:del>
      </w:ins>
      <w:ins w:id="1001" w:author="Ganchao Wei" w:date="2020-12-20T14:35:00Z">
        <w:del w:id="1002" w:author="Ian Stevenson [2]" w:date="2021-01-05T10:57:00Z">
          <w:r w:rsidR="007D452E" w:rsidDel="00CF6E61">
            <w:delText>lthough the method is locally</w:delText>
          </w:r>
        </w:del>
      </w:ins>
      <w:ins w:id="1003" w:author="Ganchao Wei" w:date="2020-12-20T14:36:00Z">
        <w:del w:id="1004" w:author="Ian Stevenson [2]" w:date="2021-01-05T10:57:00Z">
          <w:r w:rsidR="007D452E" w:rsidDel="00CF6E61">
            <w:delText xml:space="preserve"> stable, the </w:delText>
          </w:r>
          <w:commentRangeStart w:id="1005"/>
          <w:r w:rsidR="007D452E" w:rsidDel="00CF6E61">
            <w:delText>global stability should also be investigated</w:delText>
          </w:r>
        </w:del>
      </w:ins>
      <w:commentRangeEnd w:id="1005"/>
      <w:ins w:id="1006" w:author="Ganchao Wei" w:date="2020-12-20T14:38:00Z">
        <w:del w:id="1007" w:author="Ian Stevenson [2]" w:date="2021-01-05T10:57:00Z">
          <w:r w:rsidR="00FC3D1F" w:rsidDel="00CF6E61">
            <w:rPr>
              <w:rStyle w:val="CommentReference"/>
            </w:rPr>
            <w:commentReference w:id="1005"/>
          </w:r>
        </w:del>
      </w:ins>
      <w:ins w:id="1008" w:author="Ganchao Wei" w:date="2020-12-20T14:36:00Z">
        <w:del w:id="1009" w:author="Ian Stevenson [2]" w:date="2021-01-05T10:57:00Z">
          <w:r w:rsidR="007D452E" w:rsidDel="00CF6E61">
            <w:delText>. Moreover</w:delText>
          </w:r>
        </w:del>
      </w:ins>
      <w:ins w:id="1010" w:author="Ganchao Wei" w:date="2020-12-20T14:31:00Z">
        <w:del w:id="1011" w:author="Ian Stevenson [2]" w:date="2021-01-05T10:57:00Z">
          <w:r w:rsidR="007D452E" w:rsidDel="00CF6E61">
            <w:delText xml:space="preserve">, </w:delText>
          </w:r>
        </w:del>
      </w:ins>
      <w:ins w:id="1012" w:author="Ganchao Wei" w:date="2020-12-21T08:46:00Z">
        <w:del w:id="1013" w:author="Ian Stevenson [2]" w:date="2021-01-05T10:57:00Z">
          <w:r w:rsidR="001D23B0" w:rsidDel="00CF6E61">
            <w:delText>some spiking activities are more or less variable than Poisson process, and th</w:delText>
          </w:r>
        </w:del>
      </w:ins>
      <w:ins w:id="1014" w:author="Ganchao Wei" w:date="2020-12-21T08:47:00Z">
        <w:del w:id="1015" w:author="Ian Stevenson [2]" w:date="2021-01-05T10:57:00Z">
          <w:r w:rsidR="001D23B0" w:rsidDel="00CF6E61">
            <w:delText>is suggests the necessity for non-Poisson extension</w:delText>
          </w:r>
        </w:del>
      </w:ins>
      <w:ins w:id="1016" w:author="Ganchao Wei" w:date="2020-12-21T08:48:00Z">
        <w:del w:id="1017" w:author="Ian Stevenson [2]" w:date="2021-01-05T10:57:00Z">
          <w:r w:rsidR="001D23B0" w:rsidDel="00CF6E61">
            <w:delText xml:space="preserve">. </w:delText>
          </w:r>
        </w:del>
      </w:ins>
      <w:ins w:id="1018" w:author="Ganchao Wei" w:date="2020-12-21T08:49:00Z">
        <w:del w:id="1019" w:author="Ian Stevenson [2]" w:date="2021-01-05T10:57:00Z">
          <w:r w:rsidR="001D23B0" w:rsidDel="00CF6E61">
            <w:delText xml:space="preserve">For example, </w:delText>
          </w:r>
          <w:r w:rsidR="00FD23EA" w:rsidDel="00CF6E61">
            <w:delText>we can extend the method based on the Conway-Maxwell-Poisson (COM-</w:delText>
          </w:r>
        </w:del>
      </w:ins>
      <w:ins w:id="1020" w:author="Ganchao Wei" w:date="2020-12-21T08:50:00Z">
        <w:del w:id="1021" w:author="Ian Stevenson [2]" w:date="2021-01-05T10:57:00Z">
          <w:r w:rsidR="00FD23EA" w:rsidDel="00CF6E61">
            <w:delText>Poisson</w:delText>
          </w:r>
        </w:del>
      </w:ins>
      <w:ins w:id="1022" w:author="Ganchao Wei" w:date="2020-12-21T08:49:00Z">
        <w:del w:id="1023" w:author="Ian Stevenson [2]" w:date="2021-01-05T10:57:00Z">
          <w:r w:rsidR="00FD23EA" w:rsidDel="00CF6E61">
            <w:delText>)</w:delText>
          </w:r>
        </w:del>
      </w:ins>
      <w:ins w:id="1024" w:author="Ian Stevenson" w:date="2020-12-29T13:24:00Z">
        <w:del w:id="1025" w:author="Ian Stevenson [2]" w:date="2021-01-05T10:57:00Z">
          <w:r w:rsidR="00F67F93" w:rsidDel="00CF6E61">
            <w:delText xml:space="preserve"> </w:delText>
          </w:r>
        </w:del>
      </w:ins>
      <w:ins w:id="1026" w:author="Ganchao Wei" w:date="2020-12-21T08:50:00Z">
        <w:del w:id="1027" w:author="Ian Stevenson [2]" w:date="2021-01-05T10:57:00Z">
          <w:r w:rsidR="00FD23EA" w:rsidDel="00CF6E61">
            <w:fldChar w:fldCharType="begin" w:fldLock="1"/>
          </w:r>
        </w:del>
      </w:ins>
      <w:del w:id="1028" w:author="Ian Stevenson [2]" w:date="2021-01-05T10:57:00Z">
        <w:r w:rsidR="00FD23EA" w:rsidDel="00CF6E61">
          <w:del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delInstrText>
        </w:r>
        <w:r w:rsidR="00FD23EA" w:rsidDel="00CF6E61">
          <w:fldChar w:fldCharType="separate"/>
        </w:r>
        <w:r w:rsidR="00FD23EA" w:rsidRPr="00FD23EA" w:rsidDel="00CF6E61">
          <w:rPr>
            <w:noProof/>
          </w:rPr>
          <w:delText>(Stevenson, 2016)</w:delText>
        </w:r>
      </w:del>
      <w:ins w:id="1029" w:author="Ganchao Wei" w:date="2020-12-21T08:50:00Z">
        <w:del w:id="1030" w:author="Ian Stevenson [2]" w:date="2021-01-05T10:57:00Z">
          <w:r w:rsidR="00FD23EA" w:rsidDel="00CF6E61">
            <w:fldChar w:fldCharType="end"/>
          </w:r>
          <w:r w:rsidR="00FD23EA" w:rsidDel="00CF6E61">
            <w:delText xml:space="preserve"> likelihood to handle both over- and under-dispersion in spike counts</w:delText>
          </w:r>
        </w:del>
      </w:ins>
      <w:ins w:id="1031" w:author="Ganchao Wei" w:date="2020-12-20T14:34:00Z">
        <w:del w:id="1032" w:author="Ian Stevenson [2]" w:date="2021-01-05T10:57:00Z">
          <w:r w:rsidR="007D452E" w:rsidDel="00CF6E61">
            <w:delText>.</w:delText>
          </w:r>
        </w:del>
      </w:ins>
      <w:del w:id="1033" w:author="Ian Stevenson [2]" w:date="2021-01-05T10:57:00Z">
        <w:r w:rsidDel="00CF6E61">
          <w:delText xml:space="preserve"> </w:delText>
        </w:r>
      </w:del>
    </w:p>
    <w:p w14:paraId="5D8081FE" w14:textId="70A13C76" w:rsidR="00141343" w:rsidDel="00CF6E61" w:rsidRDefault="00141343">
      <w:pPr>
        <w:jc w:val="both"/>
        <w:rPr>
          <w:del w:id="1034" w:author="Ian Stevenson [2]" w:date="2021-01-05T10:57:00Z"/>
        </w:rPr>
      </w:pPr>
      <w:del w:id="1035" w:author="Ian Stevenson [2]" w:date="2021-01-05T10:57:00Z">
        <w:r w:rsidDel="00CF6E61">
          <w:delText>[Limitations of the model]</w:delText>
        </w:r>
      </w:del>
    </w:p>
    <w:p w14:paraId="0C5C9C25" w14:textId="3BBD79C5" w:rsidR="00141343" w:rsidDel="00CF6E61" w:rsidRDefault="00141343">
      <w:pPr>
        <w:jc w:val="both"/>
        <w:rPr>
          <w:del w:id="1036" w:author="Ian Stevenson [2]" w:date="2021-01-05T10:57:00Z"/>
        </w:rPr>
      </w:pPr>
      <w:del w:id="1037" w:author="Ian Stevenson [2]" w:date="2021-01-05T10:57:00Z">
        <w:r w:rsidDel="00CF6E61">
          <w:delText>[Possible extensions of the model]</w:delText>
        </w:r>
      </w:del>
    </w:p>
    <w:p w14:paraId="5A5F585D" w14:textId="50003C23" w:rsidR="00141343" w:rsidDel="00CF6E61" w:rsidRDefault="00141343">
      <w:pPr>
        <w:jc w:val="both"/>
        <w:rPr>
          <w:del w:id="1038" w:author="Ian Stevenson [2]" w:date="2021-01-05T10:57:00Z"/>
        </w:rPr>
      </w:pPr>
      <w:del w:id="1039" w:author="Ian Stevenson [2]" w:date="2021-01-05T10:57:00Z">
        <w:r w:rsidDel="00CF6E61">
          <w:delText>[Prospects for real data…]</w:delText>
        </w:r>
      </w:del>
    </w:p>
    <w:p w14:paraId="1C3C06C8" w14:textId="2789B04B" w:rsidR="0078782B" w:rsidRDefault="0078782B" w:rsidP="0078782B">
      <w:pPr>
        <w:jc w:val="both"/>
      </w:pPr>
      <w:r>
        <w: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t>
      </w:r>
      <w:ins w:id="1040" w:author="Ganchao Wei" w:date="2020-12-20T14:21:00Z">
        <w:r w:rsidR="00B42627">
          <w:t>…</w:t>
        </w:r>
      </w:ins>
    </w:p>
    <w:p w14:paraId="6850D25B" w14:textId="34A16CC3" w:rsidR="00C660DA" w:rsidDel="00B42627" w:rsidRDefault="009D4B2C" w:rsidP="00C660DA">
      <w:pPr>
        <w:jc w:val="both"/>
        <w:rPr>
          <w:del w:id="1041" w:author="Ganchao Wei" w:date="2020-12-20T14:23:00Z"/>
        </w:rPr>
      </w:pPr>
      <w:del w:id="1042" w:author="Ganchao Wei" w:date="2020-12-20T14:23:00Z">
        <w:r w:rsidDel="00B42627">
          <w:delText>The neurons are</w:delText>
        </w:r>
        <w:r w:rsidR="002A5C5B" w:rsidDel="00B42627">
          <w:delText xml:space="preserve"> usually</w:delText>
        </w:r>
        <w:r w:rsidDel="00B42627">
          <w:delText xml:space="preserve"> connected in a network in vivo, and </w:delText>
        </w:r>
        <w:r w:rsidR="002A5C5B" w:rsidDel="00B42627">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1043" w:author="Ganchao Wei" w:date="2020-12-20T14:23:00Z" w:name="move59366621"/>
      </w:del>
      <m:oMath>
        <m:r>
          <w:del w:id="1044" w:author="Ganchao Wei" w:date="2020-12-20T14:23:00Z">
            <w:rPr>
              <w:rFonts w:ascii="Cambria Math" w:hAnsi="Cambria Math"/>
            </w:rPr>
            <m:t>C</m:t>
          </w:del>
        </m:r>
      </m:oMath>
      <w:moveFrom w:id="1045" w:author="Ganchao Wei" w:date="2020-12-20T14:23:00Z">
        <w:del w:id="1046" w:author="Ganchao Wei" w:date="2020-12-20T14:23:00Z">
          <w:r w:rsidR="002A5C5B" w:rsidDel="00B42627">
            <w:delText xml:space="preserve"> presynaptic neurons, denote the synaptic plasticity and synaptic connection between the </w:delText>
          </w:r>
        </w:del>
        <m:oMath>
          <m:sSup>
            <m:sSupPr>
              <m:ctrlPr>
                <w:del w:id="1047" w:author="Ganchao Wei" w:date="2020-12-20T14:23:00Z">
                  <w:rPr>
                    <w:rFonts w:ascii="Cambria Math" w:hAnsi="Cambria Math"/>
                    <w:i/>
                  </w:rPr>
                </w:del>
              </m:ctrlPr>
            </m:sSupPr>
            <m:e>
              <m:r>
                <w:del w:id="1048" w:author="Ganchao Wei" w:date="2020-12-20T14:23:00Z">
                  <w:rPr>
                    <w:rFonts w:ascii="Cambria Math" w:hAnsi="Cambria Math"/>
                  </w:rPr>
                  <m:t>j</m:t>
                </w:del>
              </m:r>
            </m:e>
            <m:sup>
              <m:r>
                <w:del w:id="1049" w:author="Ganchao Wei" w:date="2020-12-20T14:23:00Z">
                  <w:rPr>
                    <w:rFonts w:ascii="Cambria Math" w:hAnsi="Cambria Math"/>
                  </w:rPr>
                  <m:t>th</m:t>
                </w:del>
              </m:r>
            </m:sup>
          </m:sSup>
        </m:oMath>
        <w:moveFrom w:id="1050" w:author="Ganchao Wei" w:date="2020-12-20T14:23:00Z">
          <w:del w:id="1051" w:author="Ganchao Wei" w:date="2020-12-20T14:23:00Z">
            <w:r w:rsidR="002A5C5B" w:rsidDel="00B42627">
              <w:delText xml:space="preserve"> pre- and post-synaptic neurons at </w:delText>
            </w:r>
          </w:del>
          <m:oMath>
            <m:sSub>
              <m:sSubPr>
                <m:ctrlPr>
                  <w:del w:id="1052" w:author="Ganchao Wei" w:date="2020-12-20T14:23:00Z">
                    <w:rPr>
                      <w:rFonts w:ascii="Cambria Math" w:hAnsi="Cambria Math"/>
                      <w:i/>
                    </w:rPr>
                  </w:del>
                </m:ctrlPr>
              </m:sSubPr>
              <m:e>
                <m:r>
                  <w:del w:id="1053" w:author="Ganchao Wei" w:date="2020-12-20T14:23:00Z">
                    <w:rPr>
                      <w:rFonts w:ascii="Cambria Math" w:hAnsi="Cambria Math"/>
                    </w:rPr>
                    <m:t>t</m:t>
                  </w:del>
                </m:r>
              </m:e>
              <m:sub>
                <m:r>
                  <w:del w:id="1054" w:author="Ganchao Wei" w:date="2020-12-20T14:23:00Z">
                    <w:rPr>
                      <w:rFonts w:ascii="Cambria Math" w:hAnsi="Cambria Math"/>
                    </w:rPr>
                    <m:t>k</m:t>
                  </w:del>
                </m:r>
              </m:sub>
            </m:sSub>
          </m:oMath>
          <w:moveFrom w:id="1055" w:author="Ganchao Wei" w:date="2020-12-20T14:23:00Z">
            <w:del w:id="1056" w:author="Ganchao Wei" w:date="2020-12-20T14:23:00Z">
              <w:r w:rsidR="002A5C5B" w:rsidDel="00B42627">
                <w:delText xml:space="preserve"> as </w:delText>
              </w:r>
            </w:del>
            <m:oMath>
              <m:sSubSup>
                <m:sSubSupPr>
                  <m:ctrlPr>
                    <w:del w:id="1057" w:author="Ganchao Wei" w:date="2020-12-20T14:23:00Z">
                      <w:rPr>
                        <w:rFonts w:ascii="Cambria Math" w:hAnsi="Cambria Math"/>
                        <w:i/>
                      </w:rPr>
                    </w:del>
                  </m:ctrlPr>
                </m:sSubSupPr>
                <m:e>
                  <m:r>
                    <w:del w:id="1058" w:author="Ganchao Wei" w:date="2020-12-20T14:23:00Z">
                      <w:rPr>
                        <w:rFonts w:ascii="Cambria Math" w:hAnsi="Cambria Math"/>
                      </w:rPr>
                      <m:t>w</m:t>
                    </w:del>
                  </m:r>
                </m:e>
                <m:sub>
                  <m:r>
                    <w:del w:id="1059" w:author="Ganchao Wei" w:date="2020-12-20T14:23:00Z">
                      <w:rPr>
                        <w:rFonts w:ascii="Cambria Math" w:hAnsi="Cambria Math"/>
                      </w:rPr>
                      <m:t>k</m:t>
                    </w:del>
                  </m:r>
                </m:sub>
                <m:sup>
                  <m:r>
                    <w:del w:id="1060" w:author="Ganchao Wei" w:date="2020-12-20T14:23:00Z">
                      <w:rPr>
                        <w:rFonts w:ascii="Cambria Math" w:hAnsi="Cambria Math"/>
                      </w:rPr>
                      <m:t>(j)</m:t>
                    </w:del>
                  </m:r>
                </m:sup>
              </m:sSubSup>
            </m:oMath>
            <w:moveFrom w:id="1061" w:author="Ganchao Wei" w:date="2020-12-20T14:23:00Z">
              <w:del w:id="1062" w:author="Ganchao Wei" w:date="2020-12-20T14:23:00Z">
                <w:r w:rsidR="002A5C5B" w:rsidDel="00B42627">
                  <w:delText xml:space="preserve"> and </w:delText>
                </w:r>
              </w:del>
              <m:oMath>
                <m:sSubSup>
                  <m:sSubSupPr>
                    <m:ctrlPr>
                      <w:del w:id="1063" w:author="Ganchao Wei" w:date="2020-12-20T14:23:00Z">
                        <w:rPr>
                          <w:rFonts w:ascii="Cambria Math" w:hAnsi="Cambria Math"/>
                          <w:i/>
                        </w:rPr>
                      </w:del>
                    </m:ctrlPr>
                  </m:sSubSupPr>
                  <m:e>
                    <m:r>
                      <w:del w:id="1064" w:author="Ganchao Wei" w:date="2020-12-20T14:23:00Z">
                        <w:rPr>
                          <w:rFonts w:ascii="Cambria Math" w:hAnsi="Cambria Math"/>
                        </w:rPr>
                        <m:t>x</m:t>
                      </w:del>
                    </m:r>
                  </m:e>
                  <m:sub>
                    <m:r>
                      <w:del w:id="1065" w:author="Ganchao Wei" w:date="2020-12-20T14:23:00Z">
                        <w:rPr>
                          <w:rFonts w:ascii="Cambria Math" w:hAnsi="Cambria Math"/>
                        </w:rPr>
                        <m:t>k</m:t>
                      </w:del>
                    </m:r>
                  </m:sub>
                  <m:sup>
                    <m:r>
                      <w:del w:id="1066" w:author="Ganchao Wei" w:date="2020-12-20T14:23:00Z">
                        <w:rPr>
                          <w:rFonts w:ascii="Cambria Math" w:hAnsi="Cambria Math"/>
                        </w:rPr>
                        <m:t>(j)</m:t>
                      </w:del>
                    </m:r>
                  </m:sup>
                </m:sSubSup>
              </m:oMath>
              <w:moveFrom w:id="1067" w:author="Ganchao Wei" w:date="2020-12-20T14:23:00Z">
                <w:del w:id="1068" w:author="Ganchao Wei" w:date="2020-12-20T14:23:00Z">
                  <w:r w:rsidR="00DF02C7" w:rsidDel="00B42627">
                    <w:delText xml:space="preserve">. The synaptic plasticity can be further divided as LTP and STP, i.e. </w:delText>
                  </w:r>
                </w:del>
                <m:oMath>
                  <m:sSubSup>
                    <m:sSubSupPr>
                      <m:ctrlPr>
                        <w:del w:id="1069" w:author="Ganchao Wei" w:date="2020-12-20T14:23:00Z">
                          <w:rPr>
                            <w:rFonts w:ascii="Cambria Math" w:hAnsi="Cambria Math"/>
                            <w:i/>
                          </w:rPr>
                        </w:del>
                      </m:ctrlPr>
                    </m:sSubSupPr>
                    <m:e>
                      <m:r>
                        <w:del w:id="1070" w:author="Ganchao Wei" w:date="2020-12-20T14:23:00Z">
                          <w:rPr>
                            <w:rFonts w:ascii="Cambria Math" w:hAnsi="Cambria Math"/>
                          </w:rPr>
                          <m:t>w</m:t>
                        </w:del>
                      </m:r>
                    </m:e>
                    <m:sub>
                      <m:r>
                        <w:del w:id="1071" w:author="Ganchao Wei" w:date="2020-12-20T14:23:00Z">
                          <w:rPr>
                            <w:rFonts w:ascii="Cambria Math" w:hAnsi="Cambria Math"/>
                          </w:rPr>
                          <m:t>k</m:t>
                        </w:del>
                      </m:r>
                    </m:sub>
                    <m:sup>
                      <m:r>
                        <w:del w:id="1072" w:author="Ganchao Wei" w:date="2020-12-20T14:23:00Z">
                          <w:rPr>
                            <w:rFonts w:ascii="Cambria Math" w:hAnsi="Cambria Math"/>
                          </w:rPr>
                          <m:t>(j)</m:t>
                        </w:del>
                      </m:r>
                    </m:sup>
                  </m:sSubSup>
                  <m:r>
                    <w:del w:id="1073" w:author="Ganchao Wei" w:date="2020-12-20T14:23:00Z">
                      <w:rPr>
                        <w:rFonts w:ascii="Cambria Math" w:hAnsi="Cambria Math"/>
                      </w:rPr>
                      <m:t>=</m:t>
                    </w:del>
                  </m:r>
                  <m:sSubSup>
                    <m:sSubSupPr>
                      <m:ctrlPr>
                        <w:del w:id="1074" w:author="Ganchao Wei" w:date="2020-12-20T14:23:00Z">
                          <w:rPr>
                            <w:rFonts w:ascii="Cambria Math" w:hAnsi="Cambria Math"/>
                            <w:i/>
                          </w:rPr>
                        </w:del>
                      </m:ctrlPr>
                    </m:sSubSupPr>
                    <m:e>
                      <m:r>
                        <w:del w:id="1075" w:author="Ganchao Wei" w:date="2020-12-20T14:23:00Z">
                          <w:rPr>
                            <w:rFonts w:ascii="Cambria Math" w:hAnsi="Cambria Math"/>
                          </w:rPr>
                          <m:t>w</m:t>
                        </w:del>
                      </m:r>
                    </m:e>
                    <m:sub>
                      <m:r>
                        <w:del w:id="1076" w:author="Ganchao Wei" w:date="2020-12-20T14:23:00Z">
                          <w:rPr>
                            <w:rFonts w:ascii="Cambria Math" w:hAnsi="Cambria Math"/>
                          </w:rPr>
                          <m:t>L,k</m:t>
                        </w:del>
                      </m:r>
                    </m:sub>
                    <m:sup>
                      <m:r>
                        <w:del w:id="1077" w:author="Ganchao Wei" w:date="2020-12-20T14:23:00Z">
                          <w:rPr>
                            <w:rFonts w:ascii="Cambria Math" w:hAnsi="Cambria Math"/>
                          </w:rPr>
                          <m:t>(j)</m:t>
                        </w:del>
                      </m:r>
                    </m:sup>
                  </m:sSubSup>
                  <m:sSubSup>
                    <m:sSubSupPr>
                      <m:ctrlPr>
                        <w:del w:id="1078" w:author="Ganchao Wei" w:date="2020-12-20T14:23:00Z">
                          <w:rPr>
                            <w:rFonts w:ascii="Cambria Math" w:hAnsi="Cambria Math"/>
                            <w:i/>
                          </w:rPr>
                        </w:del>
                      </m:ctrlPr>
                    </m:sSubSupPr>
                    <m:e>
                      <m:r>
                        <w:del w:id="1079" w:author="Ganchao Wei" w:date="2020-12-20T14:23:00Z">
                          <w:rPr>
                            <w:rFonts w:ascii="Cambria Math" w:hAnsi="Cambria Math"/>
                          </w:rPr>
                          <m:t>w</m:t>
                        </w:del>
                      </m:r>
                    </m:e>
                    <m:sub>
                      <m:r>
                        <w:del w:id="1080" w:author="Ganchao Wei" w:date="2020-12-20T14:23:00Z">
                          <w:rPr>
                            <w:rFonts w:ascii="Cambria Math" w:hAnsi="Cambria Math"/>
                          </w:rPr>
                          <m:t>S,k</m:t>
                        </w:del>
                      </m:r>
                    </m:sub>
                    <m:sup>
                      <m:r>
                        <w:del w:id="1081" w:author="Ganchao Wei" w:date="2020-12-20T14:23:00Z">
                          <w:rPr>
                            <w:rFonts w:ascii="Cambria Math" w:hAnsi="Cambria Math"/>
                          </w:rPr>
                          <m:t>(j)</m:t>
                        </w:del>
                      </m:r>
                    </m:sup>
                  </m:sSubSup>
                </m:oMath>
                <w:moveFrom w:id="1082" w:author="Ganchao Wei" w:date="2020-12-20T14:23:00Z">
                  <w:del w:id="1083" w:author="Ganchao Wei" w:date="2020-12-20T14:23:00Z">
                    <w:r w:rsidR="00DF02C7" w:rsidDel="00B42627">
                      <w:delText xml:space="preserve">. Therefore, </w:delText>
                    </w:r>
                    <w:r w:rsidR="00337F19" w:rsidDel="00B42627">
                      <w:delText>we can write the conditional intensity as</w:delText>
                    </w:r>
                    <w:r w:rsidR="002A5C5B" w:rsidDel="00B42627">
                      <w:delText xml:space="preserve"> </w:delText>
                    </w:r>
                  </w:del>
                  <m:oMath>
                    <m:sSub>
                      <m:sSubPr>
                        <m:ctrlPr>
                          <w:del w:id="1084" w:author="Ganchao Wei" w:date="2020-12-20T14:23:00Z">
                            <w:rPr>
                              <w:rFonts w:ascii="Cambria Math" w:hAnsi="Cambria Math"/>
                              <w:i/>
                            </w:rPr>
                          </w:del>
                        </m:ctrlPr>
                      </m:sSubPr>
                      <m:e>
                        <m:r>
                          <w:del w:id="1085" w:author="Ganchao Wei" w:date="2020-12-20T14:23:00Z">
                            <w:rPr>
                              <w:rFonts w:ascii="Cambria Math" w:hAnsi="Cambria Math"/>
                            </w:rPr>
                            <m:t>λ</m:t>
                          </w:del>
                        </m:r>
                      </m:e>
                      <m:sub>
                        <m:r>
                          <w:del w:id="1086" w:author="Ganchao Wei" w:date="2020-12-20T14:23:00Z">
                            <w:rPr>
                              <w:rFonts w:ascii="Cambria Math" w:hAnsi="Cambria Math"/>
                            </w:rPr>
                            <m:t>k</m:t>
                          </w:del>
                        </m:r>
                      </m:sub>
                    </m:sSub>
                    <m:r>
                      <w:del w:id="1087" w:author="Ganchao Wei" w:date="2020-12-20T14:23:00Z">
                        <w:rPr>
                          <w:rFonts w:ascii="Cambria Math" w:hAnsi="Cambria Math"/>
                        </w:rPr>
                        <m:t>=</m:t>
                      </w:del>
                    </m:r>
                    <m:func>
                      <m:funcPr>
                        <m:ctrlPr>
                          <w:del w:id="1088" w:author="Ganchao Wei" w:date="2020-12-20T14:23:00Z">
                            <w:rPr>
                              <w:rFonts w:ascii="Cambria Math" w:hAnsi="Cambria Math"/>
                            </w:rPr>
                          </w:del>
                        </m:ctrlPr>
                      </m:funcPr>
                      <m:fName>
                        <m:r>
                          <w:del w:id="1089" w:author="Ganchao Wei" w:date="2020-12-20T14:23:00Z">
                            <m:rPr>
                              <m:sty m:val="p"/>
                            </m:rPr>
                            <w:rPr>
                              <w:rFonts w:ascii="Cambria Math" w:hAnsi="Cambria Math"/>
                            </w:rPr>
                            <m:t>exp</m:t>
                          </w:del>
                        </m:r>
                      </m:fName>
                      <m:e>
                        <m:d>
                          <m:dPr>
                            <m:ctrlPr>
                              <w:del w:id="1090" w:author="Ganchao Wei" w:date="2020-12-20T14:23:00Z">
                                <w:rPr>
                                  <w:rFonts w:ascii="Cambria Math" w:hAnsi="Cambria Math"/>
                                  <w:i/>
                                </w:rPr>
                              </w:del>
                            </m:ctrlPr>
                          </m:dPr>
                          <m:e>
                            <m:sSub>
                              <m:sSubPr>
                                <m:ctrlPr>
                                  <w:del w:id="1091" w:author="Ganchao Wei" w:date="2020-12-20T14:23:00Z">
                                    <w:rPr>
                                      <w:rFonts w:ascii="Cambria Math" w:hAnsi="Cambria Math"/>
                                      <w:i/>
                                    </w:rPr>
                                  </w:del>
                                </m:ctrlPr>
                              </m:sSubPr>
                              <m:e>
                                <m:r>
                                  <w:del w:id="1092" w:author="Ganchao Wei" w:date="2020-12-20T14:23:00Z">
                                    <w:rPr>
                                      <w:rFonts w:ascii="Cambria Math" w:hAnsi="Cambria Math"/>
                                    </w:rPr>
                                    <m:t>β</m:t>
                                  </w:del>
                                </m:r>
                              </m:e>
                              <m:sub>
                                <m:r>
                                  <w:del w:id="1093" w:author="Ganchao Wei" w:date="2020-12-20T14:23:00Z">
                                    <w:rPr>
                                      <w:rFonts w:ascii="Cambria Math" w:hAnsi="Cambria Math"/>
                                    </w:rPr>
                                    <m:t>0,k</m:t>
                                  </w:del>
                                </m:r>
                              </m:sub>
                            </m:sSub>
                            <m:r>
                              <w:del w:id="1094" w:author="Ganchao Wei" w:date="2020-12-20T14:23:00Z">
                                <w:rPr>
                                  <w:rFonts w:ascii="Cambria Math" w:hAnsi="Cambria Math"/>
                                </w:rPr>
                                <m:t>+</m:t>
                              </w:del>
                            </m:r>
                            <m:nary>
                              <m:naryPr>
                                <m:chr m:val="∑"/>
                                <m:limLoc m:val="undOvr"/>
                                <m:ctrlPr>
                                  <w:del w:id="1095" w:author="Ganchao Wei" w:date="2020-12-20T14:23:00Z">
                                    <w:rPr>
                                      <w:rFonts w:ascii="Cambria Math" w:hAnsi="Cambria Math"/>
                                      <w:i/>
                                    </w:rPr>
                                  </w:del>
                                </m:ctrlPr>
                              </m:naryPr>
                              <m:sub>
                                <m:r>
                                  <w:del w:id="1096" w:author="Ganchao Wei" w:date="2020-12-20T14:23:00Z">
                                    <w:rPr>
                                      <w:rFonts w:ascii="Cambria Math" w:hAnsi="Cambria Math"/>
                                    </w:rPr>
                                    <m:t>j=1</m:t>
                                  </w:del>
                                </m:r>
                              </m:sub>
                              <m:sup>
                                <m:r>
                                  <w:del w:id="1097" w:author="Ganchao Wei" w:date="2020-12-20T14:23:00Z">
                                    <w:rPr>
                                      <w:rFonts w:ascii="Cambria Math" w:hAnsi="Cambria Math"/>
                                    </w:rPr>
                                    <m:t>C</m:t>
                                  </w:del>
                                </m:r>
                              </m:sup>
                              <m:e>
                                <m:sSubSup>
                                  <m:sSubSupPr>
                                    <m:ctrlPr>
                                      <w:del w:id="1098" w:author="Ganchao Wei" w:date="2020-12-20T14:23:00Z">
                                        <w:rPr>
                                          <w:rFonts w:ascii="Cambria Math" w:hAnsi="Cambria Math"/>
                                          <w:i/>
                                        </w:rPr>
                                      </w:del>
                                    </m:ctrlPr>
                                  </m:sSubSupPr>
                                  <m:e>
                                    <m:r>
                                      <w:del w:id="1099" w:author="Ganchao Wei" w:date="2020-12-20T14:23:00Z">
                                        <w:rPr>
                                          <w:rFonts w:ascii="Cambria Math" w:hAnsi="Cambria Math"/>
                                        </w:rPr>
                                        <m:t>w</m:t>
                                      </w:del>
                                    </m:r>
                                  </m:e>
                                  <m:sub>
                                    <m:r>
                                      <w:del w:id="1100" w:author="Ganchao Wei" w:date="2020-12-20T14:23:00Z">
                                        <w:rPr>
                                          <w:rFonts w:ascii="Cambria Math" w:hAnsi="Cambria Math"/>
                                        </w:rPr>
                                        <m:t>k</m:t>
                                      </w:del>
                                    </m:r>
                                  </m:sub>
                                  <m:sup>
                                    <m:r>
                                      <w:del w:id="1101" w:author="Ganchao Wei" w:date="2020-12-20T14:23:00Z">
                                        <w:rPr>
                                          <w:rFonts w:ascii="Cambria Math" w:hAnsi="Cambria Math"/>
                                        </w:rPr>
                                        <m:t>(j)</m:t>
                                      </w:del>
                                    </m:r>
                                  </m:sup>
                                </m:sSubSup>
                                <m:r>
                                  <w:del w:id="1102" w:author="Ganchao Wei" w:date="2020-12-20T14:23:00Z">
                                    <w:rPr>
                                      <w:rFonts w:ascii="Cambria Math" w:hAnsi="Cambria Math"/>
                                    </w:rPr>
                                    <m:t>⋅</m:t>
                                  </w:del>
                                </m:r>
                                <m:sSubSup>
                                  <m:sSubSupPr>
                                    <m:ctrlPr>
                                      <w:del w:id="1103" w:author="Ganchao Wei" w:date="2020-12-20T14:23:00Z">
                                        <w:rPr>
                                          <w:rFonts w:ascii="Cambria Math" w:hAnsi="Cambria Math"/>
                                          <w:i/>
                                        </w:rPr>
                                      </w:del>
                                    </m:ctrlPr>
                                  </m:sSubSupPr>
                                  <m:e>
                                    <m:r>
                                      <w:del w:id="1104" w:author="Ganchao Wei" w:date="2020-12-20T14:23:00Z">
                                        <w:rPr>
                                          <w:rFonts w:ascii="Cambria Math" w:hAnsi="Cambria Math"/>
                                        </w:rPr>
                                        <m:t>x</m:t>
                                      </w:del>
                                    </m:r>
                                  </m:e>
                                  <m:sub>
                                    <m:r>
                                      <w:del w:id="1105" w:author="Ganchao Wei" w:date="2020-12-20T14:23:00Z">
                                        <w:rPr>
                                          <w:rFonts w:ascii="Cambria Math" w:hAnsi="Cambria Math"/>
                                        </w:rPr>
                                        <m:t>k</m:t>
                                      </w:del>
                                    </m:r>
                                  </m:sub>
                                  <m:sup>
                                    <m:r>
                                      <w:del w:id="1106" w:author="Ganchao Wei" w:date="2020-12-20T14:23:00Z">
                                        <w:rPr>
                                          <w:rFonts w:ascii="Cambria Math" w:hAnsi="Cambria Math"/>
                                        </w:rPr>
                                        <m:t>(j)</m:t>
                                      </w:del>
                                    </m:r>
                                  </m:sup>
                                </m:sSubSup>
                              </m:e>
                            </m:nary>
                          </m:e>
                        </m:d>
                      </m:e>
                    </m:func>
                    <m:r>
                      <w:del w:id="1107" w:author="Ganchao Wei" w:date="2020-12-20T14:23:00Z">
                        <w:rPr>
                          <w:rFonts w:ascii="Cambria Math" w:hAnsi="Cambria Math"/>
                        </w:rPr>
                        <m:t>=</m:t>
                      </w:del>
                    </m:r>
                    <m:func>
                      <m:funcPr>
                        <m:ctrlPr>
                          <w:del w:id="1108" w:author="Ganchao Wei" w:date="2020-12-20T14:23:00Z">
                            <w:rPr>
                              <w:rFonts w:ascii="Cambria Math" w:hAnsi="Cambria Math"/>
                            </w:rPr>
                          </w:del>
                        </m:ctrlPr>
                      </m:funcPr>
                      <m:fName>
                        <m:r>
                          <w:del w:id="1109" w:author="Ganchao Wei" w:date="2020-12-20T14:23:00Z">
                            <m:rPr>
                              <m:sty m:val="p"/>
                            </m:rPr>
                            <w:rPr>
                              <w:rFonts w:ascii="Cambria Math" w:hAnsi="Cambria Math"/>
                            </w:rPr>
                            <m:t>exp</m:t>
                          </w:del>
                        </m:r>
                      </m:fName>
                      <m:e>
                        <m:d>
                          <m:dPr>
                            <m:ctrlPr>
                              <w:del w:id="1110" w:author="Ganchao Wei" w:date="2020-12-20T14:23:00Z">
                                <w:rPr>
                                  <w:rFonts w:ascii="Cambria Math" w:hAnsi="Cambria Math"/>
                                  <w:i/>
                                </w:rPr>
                              </w:del>
                            </m:ctrlPr>
                          </m:dPr>
                          <m:e>
                            <m:sSub>
                              <m:sSubPr>
                                <m:ctrlPr>
                                  <w:del w:id="1111" w:author="Ganchao Wei" w:date="2020-12-20T14:23:00Z">
                                    <w:rPr>
                                      <w:rFonts w:ascii="Cambria Math" w:hAnsi="Cambria Math"/>
                                      <w:i/>
                                    </w:rPr>
                                  </w:del>
                                </m:ctrlPr>
                              </m:sSubPr>
                              <m:e>
                                <m:r>
                                  <w:del w:id="1112" w:author="Ganchao Wei" w:date="2020-12-20T14:23:00Z">
                                    <w:rPr>
                                      <w:rFonts w:ascii="Cambria Math" w:hAnsi="Cambria Math"/>
                                    </w:rPr>
                                    <m:t>β</m:t>
                                  </w:del>
                                </m:r>
                              </m:e>
                              <m:sub>
                                <m:r>
                                  <w:del w:id="1113" w:author="Ganchao Wei" w:date="2020-12-20T14:23:00Z">
                                    <w:rPr>
                                      <w:rFonts w:ascii="Cambria Math" w:hAnsi="Cambria Math"/>
                                    </w:rPr>
                                    <m:t>0,k</m:t>
                                  </w:del>
                                </m:r>
                              </m:sub>
                            </m:sSub>
                            <m:r>
                              <w:del w:id="1114" w:author="Ganchao Wei" w:date="2020-12-20T14:23:00Z">
                                <w:rPr>
                                  <w:rFonts w:ascii="Cambria Math" w:hAnsi="Cambria Math"/>
                                </w:rPr>
                                <m:t>+</m:t>
                              </w:del>
                            </m:r>
                            <m:nary>
                              <m:naryPr>
                                <m:chr m:val="∑"/>
                                <m:limLoc m:val="undOvr"/>
                                <m:ctrlPr>
                                  <w:del w:id="1115" w:author="Ganchao Wei" w:date="2020-12-20T14:23:00Z">
                                    <w:rPr>
                                      <w:rFonts w:ascii="Cambria Math" w:hAnsi="Cambria Math"/>
                                      <w:i/>
                                    </w:rPr>
                                  </w:del>
                                </m:ctrlPr>
                              </m:naryPr>
                              <m:sub>
                                <m:r>
                                  <w:del w:id="1116" w:author="Ganchao Wei" w:date="2020-12-20T14:23:00Z">
                                    <w:rPr>
                                      <w:rFonts w:ascii="Cambria Math" w:hAnsi="Cambria Math"/>
                                    </w:rPr>
                                    <m:t>j=1</m:t>
                                  </w:del>
                                </m:r>
                              </m:sub>
                              <m:sup>
                                <m:r>
                                  <w:del w:id="1117" w:author="Ganchao Wei" w:date="2020-12-20T14:23:00Z">
                                    <w:rPr>
                                      <w:rFonts w:ascii="Cambria Math" w:hAnsi="Cambria Math"/>
                                    </w:rPr>
                                    <m:t>C</m:t>
                                  </w:del>
                                </m:r>
                              </m:sup>
                              <m:e>
                                <m:sSubSup>
                                  <m:sSubSupPr>
                                    <m:ctrlPr>
                                      <w:del w:id="1118" w:author="Ganchao Wei" w:date="2020-12-20T14:23:00Z">
                                        <w:rPr>
                                          <w:rFonts w:ascii="Cambria Math" w:hAnsi="Cambria Math"/>
                                          <w:i/>
                                        </w:rPr>
                                      </w:del>
                                    </m:ctrlPr>
                                  </m:sSubSupPr>
                                  <m:e>
                                    <m:r>
                                      <w:del w:id="1119" w:author="Ganchao Wei" w:date="2020-12-20T14:23:00Z">
                                        <w:rPr>
                                          <w:rFonts w:ascii="Cambria Math" w:hAnsi="Cambria Math"/>
                                        </w:rPr>
                                        <m:t>w</m:t>
                                      </w:del>
                                    </m:r>
                                  </m:e>
                                  <m:sub>
                                    <m:r>
                                      <w:del w:id="1120" w:author="Ganchao Wei" w:date="2020-12-20T14:23:00Z">
                                        <w:rPr>
                                          <w:rFonts w:ascii="Cambria Math" w:hAnsi="Cambria Math"/>
                                        </w:rPr>
                                        <m:t>L,k</m:t>
                                      </w:del>
                                    </m:r>
                                  </m:sub>
                                  <m:sup>
                                    <m:r>
                                      <w:del w:id="1121" w:author="Ganchao Wei" w:date="2020-12-20T14:23:00Z">
                                        <w:rPr>
                                          <w:rFonts w:ascii="Cambria Math" w:hAnsi="Cambria Math"/>
                                        </w:rPr>
                                        <m:t>(j)</m:t>
                                      </w:del>
                                    </m:r>
                                  </m:sup>
                                </m:sSubSup>
                                <m:sSubSup>
                                  <m:sSubSupPr>
                                    <m:ctrlPr>
                                      <w:del w:id="1122" w:author="Ganchao Wei" w:date="2020-12-20T14:23:00Z">
                                        <w:rPr>
                                          <w:rFonts w:ascii="Cambria Math" w:hAnsi="Cambria Math"/>
                                          <w:i/>
                                        </w:rPr>
                                      </w:del>
                                    </m:ctrlPr>
                                  </m:sSubSupPr>
                                  <m:e>
                                    <m:r>
                                      <w:del w:id="1123" w:author="Ganchao Wei" w:date="2020-12-20T14:23:00Z">
                                        <w:rPr>
                                          <w:rFonts w:ascii="Cambria Math" w:hAnsi="Cambria Math"/>
                                        </w:rPr>
                                        <m:t>w</m:t>
                                      </w:del>
                                    </m:r>
                                  </m:e>
                                  <m:sub>
                                    <m:r>
                                      <w:del w:id="1124" w:author="Ganchao Wei" w:date="2020-12-20T14:23:00Z">
                                        <w:rPr>
                                          <w:rFonts w:ascii="Cambria Math" w:hAnsi="Cambria Math"/>
                                        </w:rPr>
                                        <m:t>S,k</m:t>
                                      </w:del>
                                    </m:r>
                                  </m:sub>
                                  <m:sup>
                                    <m:r>
                                      <w:del w:id="1125" w:author="Ganchao Wei" w:date="2020-12-20T14:23:00Z">
                                        <w:rPr>
                                          <w:rFonts w:ascii="Cambria Math" w:hAnsi="Cambria Math"/>
                                        </w:rPr>
                                        <m:t>(j)</m:t>
                                      </w:del>
                                    </m:r>
                                  </m:sup>
                                </m:sSubSup>
                                <m:r>
                                  <w:del w:id="1126" w:author="Ganchao Wei" w:date="2020-12-20T14:23:00Z">
                                    <w:rPr>
                                      <w:rFonts w:ascii="Cambria Math" w:hAnsi="Cambria Math"/>
                                    </w:rPr>
                                    <m:t>⋅</m:t>
                                  </w:del>
                                </m:r>
                                <m:sSubSup>
                                  <m:sSubSupPr>
                                    <m:ctrlPr>
                                      <w:del w:id="1127" w:author="Ganchao Wei" w:date="2020-12-20T14:23:00Z">
                                        <w:rPr>
                                          <w:rFonts w:ascii="Cambria Math" w:hAnsi="Cambria Math"/>
                                          <w:i/>
                                        </w:rPr>
                                      </w:del>
                                    </m:ctrlPr>
                                  </m:sSubSupPr>
                                  <m:e>
                                    <m:r>
                                      <w:del w:id="1128" w:author="Ganchao Wei" w:date="2020-12-20T14:23:00Z">
                                        <w:rPr>
                                          <w:rFonts w:ascii="Cambria Math" w:hAnsi="Cambria Math"/>
                                        </w:rPr>
                                        <m:t>x</m:t>
                                      </w:del>
                                    </m:r>
                                  </m:e>
                                  <m:sub>
                                    <m:r>
                                      <w:del w:id="1129" w:author="Ganchao Wei" w:date="2020-12-20T14:23:00Z">
                                        <w:rPr>
                                          <w:rFonts w:ascii="Cambria Math" w:hAnsi="Cambria Math"/>
                                        </w:rPr>
                                        <m:t>k</m:t>
                                      </w:del>
                                    </m:r>
                                  </m:sub>
                                  <m:sup>
                                    <m:r>
                                      <w:del w:id="1130" w:author="Ganchao Wei" w:date="2020-12-20T14:23:00Z">
                                        <w:rPr>
                                          <w:rFonts w:ascii="Cambria Math" w:hAnsi="Cambria Math"/>
                                        </w:rPr>
                                        <m:t>(j)</m:t>
                                      </w:del>
                                    </m:r>
                                  </m:sup>
                                </m:sSubSup>
                              </m:e>
                            </m:nary>
                          </m:e>
                        </m:d>
                      </m:e>
                    </m:func>
                  </m:oMath>
                  <w:moveFrom w:id="1131" w:author="Ganchao Wei" w:date="2020-12-20T14:23:00Z">
                    <w:del w:id="1132" w:author="Ganchao Wei" w:date="2020-12-20T14:23:00Z">
                      <w:r w:rsidR="00337F19" w:rsidDel="00B42627">
                        <w:delText xml:space="preserve">. By setting </w:delText>
                      </w:r>
                    </w:del>
                    <m:oMath>
                      <m:sSub>
                        <m:sSubPr>
                          <m:ctrlPr>
                            <w:del w:id="1133" w:author="Ganchao Wei" w:date="2020-12-20T14:23:00Z">
                              <w:rPr>
                                <w:rFonts w:ascii="Cambria Math" w:hAnsi="Cambria Math"/>
                                <w:b/>
                                <w:bCs/>
                                <w:i/>
                              </w:rPr>
                            </w:del>
                          </m:ctrlPr>
                        </m:sSubPr>
                        <m:e>
                          <m:r>
                            <w:del w:id="1134" w:author="Ganchao Wei" w:date="2020-12-20T14:23:00Z">
                              <m:rPr>
                                <m:sty m:val="bi"/>
                              </m:rPr>
                              <w:rPr>
                                <w:rFonts w:ascii="Cambria Math" w:hAnsi="Cambria Math"/>
                              </w:rPr>
                              <m:t>θ</m:t>
                            </w:del>
                          </m:r>
                        </m:e>
                        <m:sub>
                          <m:r>
                            <w:del w:id="1135" w:author="Ganchao Wei" w:date="2020-12-20T14:23:00Z">
                              <w:rPr>
                                <w:rFonts w:ascii="Cambria Math" w:hAnsi="Cambria Math"/>
                              </w:rPr>
                              <m:t>k</m:t>
                            </w:del>
                          </m:r>
                        </m:sub>
                      </m:sSub>
                      <m:r>
                        <w:del w:id="1136" w:author="Ganchao Wei" w:date="2020-12-20T14:23:00Z">
                          <w:rPr>
                            <w:rFonts w:ascii="Cambria Math" w:hAnsi="Cambria Math"/>
                          </w:rPr>
                          <m:t>=</m:t>
                        </w:del>
                      </m:r>
                      <m:sSup>
                        <m:sSupPr>
                          <m:ctrlPr>
                            <w:del w:id="1137" w:author="Ganchao Wei" w:date="2020-12-20T14:23:00Z">
                              <w:rPr>
                                <w:rFonts w:ascii="Cambria Math" w:hAnsi="Cambria Math"/>
                                <w:i/>
                              </w:rPr>
                            </w:del>
                          </m:ctrlPr>
                        </m:sSupPr>
                        <m:e>
                          <m:r>
                            <w:del w:id="1138" w:author="Ganchao Wei" w:date="2020-12-20T14:23:00Z">
                              <w:rPr>
                                <w:rFonts w:ascii="Cambria Math" w:hAnsi="Cambria Math"/>
                              </w:rPr>
                              <m:t>[</m:t>
                            </w:del>
                          </m:r>
                          <m:sSub>
                            <m:sSubPr>
                              <m:ctrlPr>
                                <w:del w:id="1139" w:author="Ganchao Wei" w:date="2020-12-20T14:23:00Z">
                                  <w:rPr>
                                    <w:rFonts w:ascii="Cambria Math" w:hAnsi="Cambria Math"/>
                                    <w:i/>
                                  </w:rPr>
                                </w:del>
                              </m:ctrlPr>
                            </m:sSubPr>
                            <m:e>
                              <m:r>
                                <w:del w:id="1140" w:author="Ganchao Wei" w:date="2020-12-20T14:23:00Z">
                                  <w:rPr>
                                    <w:rFonts w:ascii="Cambria Math" w:hAnsi="Cambria Math"/>
                                  </w:rPr>
                                  <m:t>β</m:t>
                                </w:del>
                              </m:r>
                            </m:e>
                            <m:sub>
                              <m:r>
                                <w:del w:id="1141" w:author="Ganchao Wei" w:date="2020-12-20T14:23:00Z">
                                  <w:rPr>
                                    <w:rFonts w:ascii="Cambria Math" w:hAnsi="Cambria Math"/>
                                  </w:rPr>
                                  <m:t>0,k</m:t>
                                </w:del>
                              </m:r>
                            </m:sub>
                          </m:sSub>
                          <m:r>
                            <w:del w:id="1142" w:author="Ganchao Wei" w:date="2020-12-20T14:23:00Z">
                              <w:rPr>
                                <w:rFonts w:ascii="Cambria Math" w:hAnsi="Cambria Math"/>
                              </w:rPr>
                              <m:t>,</m:t>
                            </w:del>
                          </m:r>
                          <m:sSubSup>
                            <m:sSubSupPr>
                              <m:ctrlPr>
                                <w:del w:id="1143" w:author="Ganchao Wei" w:date="2020-12-20T14:23:00Z">
                                  <w:rPr>
                                    <w:rFonts w:ascii="Cambria Math" w:hAnsi="Cambria Math"/>
                                    <w:i/>
                                  </w:rPr>
                                </w:del>
                              </m:ctrlPr>
                            </m:sSubSupPr>
                            <m:e>
                              <m:r>
                                <w:del w:id="1144" w:author="Ganchao Wei" w:date="2020-12-20T14:23:00Z">
                                  <w:rPr>
                                    <w:rFonts w:ascii="Cambria Math" w:hAnsi="Cambria Math"/>
                                  </w:rPr>
                                  <m:t>w</m:t>
                                </w:del>
                              </m:r>
                            </m:e>
                            <m:sub>
                              <m:r>
                                <w:del w:id="1145" w:author="Ganchao Wei" w:date="2020-12-20T14:23:00Z">
                                  <w:rPr>
                                    <w:rFonts w:ascii="Cambria Math" w:hAnsi="Cambria Math"/>
                                  </w:rPr>
                                  <m:t>L,k</m:t>
                                </w:del>
                              </m:r>
                            </m:sub>
                            <m:sup>
                              <m:d>
                                <m:dPr>
                                  <m:ctrlPr>
                                    <w:del w:id="1146" w:author="Ganchao Wei" w:date="2020-12-20T14:23:00Z">
                                      <w:rPr>
                                        <w:rFonts w:ascii="Cambria Math" w:hAnsi="Cambria Math"/>
                                        <w:i/>
                                      </w:rPr>
                                    </w:del>
                                  </m:ctrlPr>
                                </m:dPr>
                                <m:e>
                                  <m:r>
                                    <w:del w:id="1147" w:author="Ganchao Wei" w:date="2020-12-20T14:23:00Z">
                                      <w:rPr>
                                        <w:rFonts w:ascii="Cambria Math" w:hAnsi="Cambria Math"/>
                                      </w:rPr>
                                      <m:t>1</m:t>
                                    </w:del>
                                  </m:r>
                                </m:e>
                              </m:d>
                            </m:sup>
                          </m:sSubSup>
                          <m:r>
                            <w:del w:id="1148" w:author="Ganchao Wei" w:date="2020-12-20T14:23:00Z">
                              <w:rPr>
                                <w:rFonts w:ascii="Cambria Math" w:hAnsi="Cambria Math"/>
                              </w:rPr>
                              <m:t>,…,</m:t>
                            </w:del>
                          </m:r>
                          <m:sSubSup>
                            <m:sSubSupPr>
                              <m:ctrlPr>
                                <w:del w:id="1149" w:author="Ganchao Wei" w:date="2020-12-20T14:23:00Z">
                                  <w:rPr>
                                    <w:rFonts w:ascii="Cambria Math" w:hAnsi="Cambria Math"/>
                                    <w:i/>
                                  </w:rPr>
                                </w:del>
                              </m:ctrlPr>
                            </m:sSubSupPr>
                            <m:e>
                              <m:r>
                                <w:del w:id="1150" w:author="Ganchao Wei" w:date="2020-12-20T14:23:00Z">
                                  <w:rPr>
                                    <w:rFonts w:ascii="Cambria Math" w:hAnsi="Cambria Math"/>
                                  </w:rPr>
                                  <m:t>w</m:t>
                                </w:del>
                              </m:r>
                            </m:e>
                            <m:sub>
                              <m:r>
                                <w:del w:id="1151" w:author="Ganchao Wei" w:date="2020-12-20T14:23:00Z">
                                  <w:rPr>
                                    <w:rFonts w:ascii="Cambria Math" w:hAnsi="Cambria Math"/>
                                  </w:rPr>
                                  <m:t>L,k</m:t>
                                </w:del>
                              </m:r>
                            </m:sub>
                            <m:sup>
                              <m:d>
                                <m:dPr>
                                  <m:ctrlPr>
                                    <w:del w:id="1152" w:author="Ganchao Wei" w:date="2020-12-20T14:23:00Z">
                                      <w:rPr>
                                        <w:rFonts w:ascii="Cambria Math" w:hAnsi="Cambria Math"/>
                                        <w:i/>
                                      </w:rPr>
                                    </w:del>
                                  </m:ctrlPr>
                                </m:dPr>
                                <m:e>
                                  <m:r>
                                    <w:del w:id="1153" w:author="Ganchao Wei" w:date="2020-12-20T14:23:00Z">
                                      <w:rPr>
                                        <w:rFonts w:ascii="Cambria Math" w:hAnsi="Cambria Math"/>
                                      </w:rPr>
                                      <m:t>C</m:t>
                                    </w:del>
                                  </m:r>
                                </m:e>
                              </m:d>
                            </m:sup>
                          </m:sSubSup>
                          <m:r>
                            <w:del w:id="1154" w:author="Ganchao Wei" w:date="2020-12-20T14:23:00Z">
                              <w:rPr>
                                <w:rFonts w:ascii="Cambria Math" w:hAnsi="Cambria Math"/>
                              </w:rPr>
                              <m:t>]</m:t>
                            </w:del>
                          </m:r>
                        </m:e>
                        <m:sup>
                          <m:r>
                            <w:del w:id="1155" w:author="Ganchao Wei" w:date="2020-12-20T14:23:00Z">
                              <w:rPr>
                                <w:rFonts w:ascii="Cambria Math" w:hAnsi="Cambria Math"/>
                              </w:rPr>
                              <m:t>T</m:t>
                            </w:del>
                          </m:r>
                        </m:sup>
                      </m:sSup>
                    </m:oMath>
                    <w:moveFrom w:id="1156" w:author="Ganchao Wei" w:date="2020-12-20T14:23:00Z">
                      <w:del w:id="1157" w:author="Ganchao Wei" w:date="2020-12-20T14:23:00Z">
                        <w:r w:rsidR="00337F19" w:rsidDel="00B42627">
                          <w:delText xml:space="preserve"> and </w:delText>
                        </w:r>
                      </w:del>
                      <m:oMath>
                        <m:sSub>
                          <m:sSubPr>
                            <m:ctrlPr>
                              <w:del w:id="1158" w:author="Ganchao Wei" w:date="2020-12-20T14:23:00Z">
                                <w:rPr>
                                  <w:rFonts w:ascii="Cambria Math" w:hAnsi="Cambria Math"/>
                                  <w:b/>
                                  <w:bCs/>
                                  <w:i/>
                                </w:rPr>
                              </w:del>
                            </m:ctrlPr>
                          </m:sSubPr>
                          <m:e>
                            <m:r>
                              <w:del w:id="1159" w:author="Ganchao Wei" w:date="2020-12-20T14:23:00Z">
                                <m:rPr>
                                  <m:sty m:val="bi"/>
                                </m:rPr>
                                <w:rPr>
                                  <w:rFonts w:ascii="Cambria Math" w:hAnsi="Cambria Math"/>
                                </w:rPr>
                                <m:t>x</m:t>
                              </w:del>
                            </m:r>
                          </m:e>
                          <m:sub>
                            <m:r>
                              <w:del w:id="1160" w:author="Ganchao Wei" w:date="2020-12-20T14:23:00Z">
                                <w:rPr>
                                  <w:rFonts w:ascii="Cambria Math" w:hAnsi="Cambria Math"/>
                                </w:rPr>
                                <m:t>S,k</m:t>
                              </w:del>
                            </m:r>
                          </m:sub>
                        </m:sSub>
                        <m:r>
                          <w:del w:id="1161" w:author="Ganchao Wei" w:date="2020-12-20T14:23:00Z">
                            <w:rPr>
                              <w:rFonts w:ascii="Cambria Math" w:hAnsi="Cambria Math"/>
                            </w:rPr>
                            <m:t>=</m:t>
                          </w:del>
                        </m:r>
                        <m:sSup>
                          <m:sSupPr>
                            <m:ctrlPr>
                              <w:del w:id="1162" w:author="Ganchao Wei" w:date="2020-12-20T14:23:00Z">
                                <w:rPr>
                                  <w:rFonts w:ascii="Cambria Math" w:hAnsi="Cambria Math"/>
                                  <w:i/>
                                </w:rPr>
                              </w:del>
                            </m:ctrlPr>
                          </m:sSupPr>
                          <m:e>
                            <m:r>
                              <w:del w:id="1163" w:author="Ganchao Wei" w:date="2020-12-20T14:23:00Z">
                                <w:rPr>
                                  <w:rFonts w:ascii="Cambria Math" w:hAnsi="Cambria Math"/>
                                </w:rPr>
                                <m:t xml:space="preserve">[1, </m:t>
                              </w:del>
                            </m:r>
                            <m:sSubSup>
                              <m:sSubSupPr>
                                <m:ctrlPr>
                                  <w:del w:id="1164" w:author="Ganchao Wei" w:date="2020-12-20T14:23:00Z">
                                    <w:rPr>
                                      <w:rFonts w:ascii="Cambria Math" w:hAnsi="Cambria Math"/>
                                      <w:i/>
                                    </w:rPr>
                                  </w:del>
                                </m:ctrlPr>
                              </m:sSubSupPr>
                              <m:e>
                                <m:r>
                                  <w:del w:id="1165" w:author="Ganchao Wei" w:date="2020-12-20T14:23:00Z">
                                    <w:rPr>
                                      <w:rFonts w:ascii="Cambria Math" w:hAnsi="Cambria Math"/>
                                    </w:rPr>
                                    <m:t>w</m:t>
                                  </w:del>
                                </m:r>
                              </m:e>
                              <m:sub>
                                <m:r>
                                  <w:del w:id="1166" w:author="Ganchao Wei" w:date="2020-12-20T14:23:00Z">
                                    <w:rPr>
                                      <w:rFonts w:ascii="Cambria Math" w:hAnsi="Cambria Math"/>
                                    </w:rPr>
                                    <m:t>S,k</m:t>
                                  </w:del>
                                </m:r>
                              </m:sub>
                              <m:sup>
                                <m:r>
                                  <w:del w:id="1167" w:author="Ganchao Wei" w:date="2020-12-20T14:23:00Z">
                                    <w:rPr>
                                      <w:rFonts w:ascii="Cambria Math" w:hAnsi="Cambria Math"/>
                                    </w:rPr>
                                    <m:t>(1)</m:t>
                                  </w:del>
                                </m:r>
                              </m:sup>
                            </m:sSubSup>
                            <m:sSubSup>
                              <m:sSubSupPr>
                                <m:ctrlPr>
                                  <w:del w:id="1168" w:author="Ganchao Wei" w:date="2020-12-20T14:23:00Z">
                                    <w:rPr>
                                      <w:rFonts w:ascii="Cambria Math" w:hAnsi="Cambria Math"/>
                                      <w:i/>
                                    </w:rPr>
                                  </w:del>
                                </m:ctrlPr>
                              </m:sSubSupPr>
                              <m:e>
                                <m:r>
                                  <w:del w:id="1169" w:author="Ganchao Wei" w:date="2020-12-20T14:23:00Z">
                                    <w:rPr>
                                      <w:rFonts w:ascii="Cambria Math" w:hAnsi="Cambria Math"/>
                                    </w:rPr>
                                    <m:t>x</m:t>
                                  </w:del>
                                </m:r>
                              </m:e>
                              <m:sub>
                                <m:r>
                                  <w:del w:id="1170" w:author="Ganchao Wei" w:date="2020-12-20T14:23:00Z">
                                    <w:rPr>
                                      <w:rFonts w:ascii="Cambria Math" w:hAnsi="Cambria Math"/>
                                    </w:rPr>
                                    <m:t>k</m:t>
                                  </w:del>
                                </m:r>
                              </m:sub>
                              <m:sup>
                                <m:r>
                                  <w:del w:id="1171" w:author="Ganchao Wei" w:date="2020-12-20T14:23:00Z">
                                    <w:rPr>
                                      <w:rFonts w:ascii="Cambria Math" w:hAnsi="Cambria Math"/>
                                    </w:rPr>
                                    <m:t>(1)</m:t>
                                  </w:del>
                                </m:r>
                              </m:sup>
                            </m:sSubSup>
                            <m:r>
                              <w:del w:id="1172" w:author="Ganchao Wei" w:date="2020-12-20T14:23:00Z">
                                <w:rPr>
                                  <w:rFonts w:ascii="Cambria Math" w:hAnsi="Cambria Math"/>
                                </w:rPr>
                                <m:t>,…,</m:t>
                              </w:del>
                            </m:r>
                            <m:sSubSup>
                              <m:sSubSupPr>
                                <m:ctrlPr>
                                  <w:del w:id="1173" w:author="Ganchao Wei" w:date="2020-12-20T14:23:00Z">
                                    <w:rPr>
                                      <w:rFonts w:ascii="Cambria Math" w:hAnsi="Cambria Math"/>
                                      <w:i/>
                                    </w:rPr>
                                  </w:del>
                                </m:ctrlPr>
                              </m:sSubSupPr>
                              <m:e>
                                <m:r>
                                  <w:del w:id="1174" w:author="Ganchao Wei" w:date="2020-12-20T14:23:00Z">
                                    <w:rPr>
                                      <w:rFonts w:ascii="Cambria Math" w:hAnsi="Cambria Math"/>
                                    </w:rPr>
                                    <m:t>w</m:t>
                                  </w:del>
                                </m:r>
                              </m:e>
                              <m:sub>
                                <m:r>
                                  <w:del w:id="1175" w:author="Ganchao Wei" w:date="2020-12-20T14:23:00Z">
                                    <w:rPr>
                                      <w:rFonts w:ascii="Cambria Math" w:hAnsi="Cambria Math"/>
                                    </w:rPr>
                                    <m:t>S,k</m:t>
                                  </w:del>
                                </m:r>
                              </m:sub>
                              <m:sup>
                                <m:r>
                                  <w:del w:id="1176" w:author="Ganchao Wei" w:date="2020-12-20T14:23:00Z">
                                    <w:rPr>
                                      <w:rFonts w:ascii="Cambria Math" w:hAnsi="Cambria Math"/>
                                    </w:rPr>
                                    <m:t>(C)</m:t>
                                  </w:del>
                                </m:r>
                              </m:sup>
                            </m:sSubSup>
                            <m:sSubSup>
                              <m:sSubSupPr>
                                <m:ctrlPr>
                                  <w:del w:id="1177" w:author="Ganchao Wei" w:date="2020-12-20T14:23:00Z">
                                    <w:rPr>
                                      <w:rFonts w:ascii="Cambria Math" w:hAnsi="Cambria Math"/>
                                      <w:i/>
                                    </w:rPr>
                                  </w:del>
                                </m:ctrlPr>
                              </m:sSubSupPr>
                              <m:e>
                                <m:r>
                                  <w:del w:id="1178" w:author="Ganchao Wei" w:date="2020-12-20T14:23:00Z">
                                    <w:rPr>
                                      <w:rFonts w:ascii="Cambria Math" w:hAnsi="Cambria Math"/>
                                    </w:rPr>
                                    <m:t>x</m:t>
                                  </w:del>
                                </m:r>
                              </m:e>
                              <m:sub>
                                <m:r>
                                  <w:del w:id="1179" w:author="Ganchao Wei" w:date="2020-12-20T14:23:00Z">
                                    <w:rPr>
                                      <w:rFonts w:ascii="Cambria Math" w:hAnsi="Cambria Math"/>
                                    </w:rPr>
                                    <m:t>k</m:t>
                                  </w:del>
                                </m:r>
                              </m:sub>
                              <m:sup>
                                <m:r>
                                  <w:del w:id="1180" w:author="Ganchao Wei" w:date="2020-12-20T14:23:00Z">
                                    <w:rPr>
                                      <w:rFonts w:ascii="Cambria Math" w:hAnsi="Cambria Math"/>
                                    </w:rPr>
                                    <m:t>(C)</m:t>
                                  </w:del>
                                </m:r>
                              </m:sup>
                            </m:sSubSup>
                            <m:r>
                              <w:del w:id="1181" w:author="Ganchao Wei" w:date="2020-12-20T14:23:00Z">
                                <w:rPr>
                                  <w:rFonts w:ascii="Cambria Math" w:hAnsi="Cambria Math"/>
                                </w:rPr>
                                <m:t>]</m:t>
                              </w:del>
                            </m:r>
                          </m:e>
                          <m:sup>
                            <m:r>
                              <w:del w:id="1182" w:author="Ganchao Wei" w:date="2020-12-20T14:23:00Z">
                                <w:rPr>
                                  <w:rFonts w:ascii="Cambria Math" w:hAnsi="Cambria Math"/>
                                </w:rPr>
                                <m:t>T</m:t>
                              </w:del>
                            </m:r>
                          </m:sup>
                        </m:sSup>
                      </m:oMath>
                      <w:moveFrom w:id="1183" w:author="Ganchao Wei" w:date="2020-12-20T14:23:00Z">
                        <w:del w:id="1184" w:author="Ganchao Wei" w:date="2020-12-20T14:23:00Z">
                          <w:r w:rsidR="00C660DA" w:rsidDel="00B42627">
                            <w:delText xml:space="preserve"> in adaptive smoothing and expanding parameter dimension for STP estimation, the model can be fitted by the same techniques.</w:delText>
                          </w:r>
                        </w:del>
                      </w:moveFrom>
                      <w:bookmarkStart w:id="1185" w:name="_Hlk54891174"/>
                      <w:moveFromRangeEnd w:id="1043"/>
                    </w:moveFrom>
                  </w:moveFrom>
                </w:moveFrom>
              </w:moveFrom>
            </w:moveFrom>
          </w:moveFrom>
        </w:moveFrom>
      </w:moveFrom>
    </w:p>
    <w:p w14:paraId="04DCFE59" w14:textId="1E662372" w:rsidR="007F6486" w:rsidDel="00A47F08" w:rsidRDefault="007F6486" w:rsidP="00C660DA">
      <w:pPr>
        <w:jc w:val="both"/>
        <w:rPr>
          <w:del w:id="1186" w:author="Ian Stevenson [2]" w:date="2021-01-05T11:04:00Z"/>
        </w:rPr>
      </w:pPr>
      <w:del w:id="1187" w:author="Ian Stevenson [2]" w:date="2021-01-05T11:04:00Z">
        <w:r w:rsidDel="00A47F08">
          <w:delText>Modeling a network of connected neurons… could also benefit from modeling a state-space</w:delText>
        </w:r>
      </w:del>
      <w:ins w:id="1188" w:author="Ian Stevenson" w:date="2020-12-29T13:24:00Z">
        <w:del w:id="1189" w:author="Ian Stevenson [2]" w:date="2021-01-05T11:04:00Z">
          <w:r w:rsidR="00F67F93" w:rsidDel="00A47F08">
            <w:delText xml:space="preserve"> </w:delText>
          </w:r>
        </w:del>
      </w:ins>
      <w:ins w:id="1190" w:author="Ganchao Wei" w:date="2020-12-20T15:19:00Z">
        <w:del w:id="1191" w:author="Ian Stevenson [2]" w:date="2021-01-05T11:04:00Z">
          <w:r w:rsidR="003E3821" w:rsidDel="00A47F08">
            <w:fldChar w:fldCharType="begin" w:fldLock="1"/>
          </w:r>
        </w:del>
      </w:ins>
      <w:del w:id="1192" w:author="Ian Stevenson [2]" w:date="2021-01-05T11:04:00Z">
        <w:r w:rsidR="00134F28" w:rsidDel="00A47F08">
          <w:del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delInstrText>
        </w:r>
        <w:r w:rsidR="003E3821" w:rsidDel="00A47F08">
          <w:fldChar w:fldCharType="separate"/>
        </w:r>
        <w:r w:rsidR="003E3821" w:rsidRPr="003E3821" w:rsidDel="00A47F08">
          <w:rPr>
            <w:noProof/>
          </w:rPr>
          <w:delText>(Paninski et al., 2010; Smith &amp; Brown, 2003)</w:delText>
        </w:r>
      </w:del>
      <w:ins w:id="1193" w:author="Ganchao Wei" w:date="2020-12-20T15:19:00Z">
        <w:del w:id="1194" w:author="Ian Stevenson [2]" w:date="2021-01-05T11:04:00Z">
          <w:r w:rsidR="003E3821" w:rsidDel="00A47F08">
            <w:fldChar w:fldCharType="end"/>
          </w:r>
        </w:del>
      </w:ins>
      <w:del w:id="1195" w:author="Ian Stevenson [2]" w:date="2021-01-05T11:04:00Z">
        <w:r w:rsidDel="00A47F08">
          <w:delText>.</w:delText>
        </w:r>
      </w:del>
      <w:ins w:id="1196" w:author="Ganchao Wei" w:date="2020-12-20T14:22:00Z">
        <w:del w:id="1197" w:author="Ian Stevenson [2]" w:date="2021-01-05T11:04:00Z">
          <w:r w:rsidR="00B42627" w:rsidDel="00A47F08">
            <w:delText xml:space="preserve"> Specifically, </w:delText>
          </w:r>
        </w:del>
      </w:ins>
      <w:ins w:id="1198" w:author="Ganchao Wei" w:date="2020-12-20T14:23:00Z">
        <w:del w:id="1199" w:author="Ian Stevenson [2]" w:date="2021-01-05T11:04:00Z">
          <w:r w:rsidR="00B42627" w:rsidDel="00A47F08">
            <w:delText>assume</w:delText>
          </w:r>
        </w:del>
      </w:ins>
      <w:ins w:id="1200" w:author="Ganchao Wei" w:date="2020-12-20T14:24:00Z">
        <w:del w:id="1201" w:author="Ian Stevenson [2]" w:date="2021-01-05T11:04:00Z">
          <w:r w:rsidR="00B42627" w:rsidDel="00A47F08">
            <w:delText xml:space="preserve"> there are</w:delText>
          </w:r>
        </w:del>
      </w:ins>
      <w:ins w:id="1202" w:author="Ganchao Wei" w:date="2020-12-20T14:23:00Z">
        <w:del w:id="1203" w:author="Ian Stevenson [2]" w:date="2021-01-05T11:04:00Z">
          <w:r w:rsidR="00B42627" w:rsidDel="00A47F08">
            <w:delText xml:space="preserve"> </w:delText>
          </w:r>
        </w:del>
      </w:ins>
      <w:moveToRangeStart w:id="1204" w:author="Ganchao Wei" w:date="2020-12-20T14:23:00Z" w:name="move59366621"/>
      <m:oMath>
        <m:r>
          <w:del w:id="1205" w:author="Ian Stevenson [2]" w:date="2021-01-05T11:04:00Z">
            <w:rPr>
              <w:rFonts w:ascii="Cambria Math" w:hAnsi="Cambria Math"/>
            </w:rPr>
            <m:t>C</m:t>
          </w:del>
        </m:r>
      </m:oMath>
      <w:moveTo w:id="1206" w:author="Ganchao Wei" w:date="2020-12-20T14:23:00Z">
        <w:del w:id="1207" w:author="Ian Stevenson [2]" w:date="2021-01-05T11:04:00Z">
          <w:r w:rsidR="00B42627" w:rsidDel="00A47F08">
            <w:delText xml:space="preserve"> presynaptic neurons, denote the synaptic plasticity and synaptic connection between the </w:delText>
          </w:r>
        </w:del>
        <m:oMath>
          <m:sSup>
            <m:sSupPr>
              <m:ctrlPr>
                <w:del w:id="1208" w:author="Ian Stevenson [2]" w:date="2021-01-05T11:04:00Z">
                  <w:rPr>
                    <w:rFonts w:ascii="Cambria Math" w:hAnsi="Cambria Math"/>
                    <w:i/>
                  </w:rPr>
                </w:del>
              </m:ctrlPr>
            </m:sSupPr>
            <m:e>
              <m:r>
                <w:del w:id="1209" w:author="Ian Stevenson [2]" w:date="2021-01-05T11:04:00Z">
                  <w:rPr>
                    <w:rFonts w:ascii="Cambria Math" w:hAnsi="Cambria Math"/>
                  </w:rPr>
                  <m:t>j</m:t>
                </w:del>
              </m:r>
            </m:e>
            <m:sup>
              <m:r>
                <w:del w:id="1210" w:author="Ian Stevenson [2]" w:date="2021-01-05T11:04:00Z">
                  <w:rPr>
                    <w:rFonts w:ascii="Cambria Math" w:hAnsi="Cambria Math"/>
                  </w:rPr>
                  <m:t>th</m:t>
                </w:del>
              </m:r>
            </m:sup>
          </m:sSup>
        </m:oMath>
        <w:moveTo w:id="1211" w:author="Ganchao Wei" w:date="2020-12-20T14:23:00Z">
          <w:del w:id="1212" w:author="Ian Stevenson [2]" w:date="2021-01-05T11:04:00Z">
            <w:r w:rsidR="00B42627" w:rsidDel="00A47F08">
              <w:delText xml:space="preserve"> pre- and post-synaptic neurons at </w:delText>
            </w:r>
          </w:del>
          <m:oMath>
            <m:sSub>
              <m:sSubPr>
                <m:ctrlPr>
                  <w:del w:id="1213" w:author="Ian Stevenson [2]" w:date="2021-01-05T11:04:00Z">
                    <w:rPr>
                      <w:rFonts w:ascii="Cambria Math" w:hAnsi="Cambria Math"/>
                      <w:i/>
                    </w:rPr>
                  </w:del>
                </m:ctrlPr>
              </m:sSubPr>
              <m:e>
                <m:r>
                  <w:del w:id="1214" w:author="Ian Stevenson [2]" w:date="2021-01-05T11:04:00Z">
                    <w:rPr>
                      <w:rFonts w:ascii="Cambria Math" w:hAnsi="Cambria Math"/>
                    </w:rPr>
                    <m:t>t</m:t>
                  </w:del>
                </m:r>
              </m:e>
              <m:sub>
                <m:r>
                  <w:del w:id="1215" w:author="Ian Stevenson [2]" w:date="2021-01-05T11:04:00Z">
                    <w:rPr>
                      <w:rFonts w:ascii="Cambria Math" w:hAnsi="Cambria Math"/>
                    </w:rPr>
                    <m:t>k</m:t>
                  </w:del>
                </m:r>
              </m:sub>
            </m:sSub>
          </m:oMath>
          <w:moveTo w:id="1216" w:author="Ganchao Wei" w:date="2020-12-20T14:23:00Z">
            <w:del w:id="1217" w:author="Ian Stevenson [2]" w:date="2021-01-05T11:04:00Z">
              <w:r w:rsidR="00B42627" w:rsidDel="00A47F08">
                <w:delText xml:space="preserve"> as </w:delText>
              </w:r>
            </w:del>
            <m:oMath>
              <m:sSubSup>
                <m:sSubSupPr>
                  <m:ctrlPr>
                    <w:del w:id="1218" w:author="Ian Stevenson [2]" w:date="2021-01-05T11:04:00Z">
                      <w:rPr>
                        <w:rFonts w:ascii="Cambria Math" w:hAnsi="Cambria Math"/>
                        <w:i/>
                      </w:rPr>
                    </w:del>
                  </m:ctrlPr>
                </m:sSubSupPr>
                <m:e>
                  <m:r>
                    <w:del w:id="1219" w:author="Ian Stevenson [2]" w:date="2021-01-05T11:04:00Z">
                      <w:rPr>
                        <w:rFonts w:ascii="Cambria Math" w:hAnsi="Cambria Math"/>
                      </w:rPr>
                      <m:t>w</m:t>
                    </w:del>
                  </m:r>
                </m:e>
                <m:sub>
                  <m:r>
                    <w:del w:id="1220" w:author="Ian Stevenson [2]" w:date="2021-01-05T11:04:00Z">
                      <w:rPr>
                        <w:rFonts w:ascii="Cambria Math" w:hAnsi="Cambria Math"/>
                      </w:rPr>
                      <m:t>k</m:t>
                    </w:del>
                  </m:r>
                </m:sub>
                <m:sup>
                  <m:r>
                    <w:del w:id="1221" w:author="Ian Stevenson [2]" w:date="2021-01-05T11:04:00Z">
                      <w:rPr>
                        <w:rFonts w:ascii="Cambria Math" w:hAnsi="Cambria Math"/>
                      </w:rPr>
                      <m:t>(j)</m:t>
                    </w:del>
                  </m:r>
                </m:sup>
              </m:sSubSup>
            </m:oMath>
            <w:moveTo w:id="1222" w:author="Ganchao Wei" w:date="2020-12-20T14:23:00Z">
              <w:del w:id="1223" w:author="Ian Stevenson [2]" w:date="2021-01-05T11:04:00Z">
                <w:r w:rsidR="00B42627" w:rsidDel="00A47F08">
                  <w:delText xml:space="preserve"> and </w:delText>
                </w:r>
              </w:del>
              <m:oMath>
                <m:sSubSup>
                  <m:sSubSupPr>
                    <m:ctrlPr>
                      <w:del w:id="1224" w:author="Ian Stevenson [2]" w:date="2021-01-05T11:04:00Z">
                        <w:rPr>
                          <w:rFonts w:ascii="Cambria Math" w:hAnsi="Cambria Math"/>
                          <w:i/>
                        </w:rPr>
                      </w:del>
                    </m:ctrlPr>
                  </m:sSubSupPr>
                  <m:e>
                    <m:r>
                      <w:del w:id="1225" w:author="Ian Stevenson [2]" w:date="2021-01-05T11:04:00Z">
                        <w:rPr>
                          <w:rFonts w:ascii="Cambria Math" w:hAnsi="Cambria Math"/>
                        </w:rPr>
                        <m:t>x</m:t>
                      </w:del>
                    </m:r>
                  </m:e>
                  <m:sub>
                    <m:r>
                      <w:del w:id="1226" w:author="Ian Stevenson [2]" w:date="2021-01-05T11:04:00Z">
                        <w:rPr>
                          <w:rFonts w:ascii="Cambria Math" w:hAnsi="Cambria Math"/>
                        </w:rPr>
                        <m:t>k</m:t>
                      </w:del>
                    </m:r>
                  </m:sub>
                  <m:sup>
                    <m:r>
                      <w:del w:id="1227" w:author="Ian Stevenson [2]" w:date="2021-01-05T11:04:00Z">
                        <w:rPr>
                          <w:rFonts w:ascii="Cambria Math" w:hAnsi="Cambria Math"/>
                        </w:rPr>
                        <m:t>(j)</m:t>
                      </w:del>
                    </m:r>
                  </m:sup>
                </m:sSubSup>
              </m:oMath>
              <w:moveTo w:id="1228" w:author="Ganchao Wei" w:date="2020-12-20T14:23:00Z">
                <w:del w:id="1229" w:author="Ian Stevenson [2]" w:date="2021-01-05T11:04:00Z">
                  <w:r w:rsidR="00B42627" w:rsidDel="00A47F08">
                    <w:delText xml:space="preserve">. The synaptic plasticity can be further divided as LTP and STP, i.e. </w:delText>
                  </w:r>
                </w:del>
                <m:oMath>
                  <m:sSubSup>
                    <m:sSubSupPr>
                      <m:ctrlPr>
                        <w:del w:id="1230" w:author="Ian Stevenson [2]" w:date="2021-01-05T11:04:00Z">
                          <w:rPr>
                            <w:rFonts w:ascii="Cambria Math" w:hAnsi="Cambria Math"/>
                            <w:i/>
                          </w:rPr>
                        </w:del>
                      </m:ctrlPr>
                    </m:sSubSupPr>
                    <m:e>
                      <m:r>
                        <w:del w:id="1231" w:author="Ian Stevenson [2]" w:date="2021-01-05T11:04:00Z">
                          <w:rPr>
                            <w:rFonts w:ascii="Cambria Math" w:hAnsi="Cambria Math"/>
                          </w:rPr>
                          <m:t>w</m:t>
                        </w:del>
                      </m:r>
                    </m:e>
                    <m:sub>
                      <m:r>
                        <w:del w:id="1232" w:author="Ian Stevenson [2]" w:date="2021-01-05T11:04:00Z">
                          <w:rPr>
                            <w:rFonts w:ascii="Cambria Math" w:hAnsi="Cambria Math"/>
                          </w:rPr>
                          <m:t>k</m:t>
                        </w:del>
                      </m:r>
                    </m:sub>
                    <m:sup>
                      <m:r>
                        <w:del w:id="1233" w:author="Ian Stevenson [2]" w:date="2021-01-05T11:04:00Z">
                          <w:rPr>
                            <w:rFonts w:ascii="Cambria Math" w:hAnsi="Cambria Math"/>
                          </w:rPr>
                          <m:t>(j)</m:t>
                        </w:del>
                      </m:r>
                    </m:sup>
                  </m:sSubSup>
                  <m:r>
                    <w:del w:id="1234" w:author="Ian Stevenson [2]" w:date="2021-01-05T11:04:00Z">
                      <w:rPr>
                        <w:rFonts w:ascii="Cambria Math" w:hAnsi="Cambria Math"/>
                      </w:rPr>
                      <m:t>=</m:t>
                    </w:del>
                  </m:r>
                  <m:sSubSup>
                    <m:sSubSupPr>
                      <m:ctrlPr>
                        <w:del w:id="1235" w:author="Ian Stevenson [2]" w:date="2021-01-05T11:04:00Z">
                          <w:rPr>
                            <w:rFonts w:ascii="Cambria Math" w:hAnsi="Cambria Math"/>
                            <w:i/>
                          </w:rPr>
                        </w:del>
                      </m:ctrlPr>
                    </m:sSubSupPr>
                    <m:e>
                      <m:r>
                        <w:del w:id="1236" w:author="Ian Stevenson [2]" w:date="2021-01-05T11:04:00Z">
                          <w:rPr>
                            <w:rFonts w:ascii="Cambria Math" w:hAnsi="Cambria Math"/>
                          </w:rPr>
                          <m:t>w</m:t>
                        </w:del>
                      </m:r>
                    </m:e>
                    <m:sub>
                      <m:r>
                        <w:del w:id="1237" w:author="Ian Stevenson [2]" w:date="2021-01-05T11:04:00Z">
                          <w:rPr>
                            <w:rFonts w:ascii="Cambria Math" w:hAnsi="Cambria Math"/>
                          </w:rPr>
                          <m:t>L,k</m:t>
                        </w:del>
                      </m:r>
                    </m:sub>
                    <m:sup>
                      <m:r>
                        <w:del w:id="1238" w:author="Ian Stevenson [2]" w:date="2021-01-05T11:04:00Z">
                          <w:rPr>
                            <w:rFonts w:ascii="Cambria Math" w:hAnsi="Cambria Math"/>
                          </w:rPr>
                          <m:t>(j)</m:t>
                        </w:del>
                      </m:r>
                    </m:sup>
                  </m:sSubSup>
                  <m:sSubSup>
                    <m:sSubSupPr>
                      <m:ctrlPr>
                        <w:del w:id="1239" w:author="Ian Stevenson [2]" w:date="2021-01-05T11:04:00Z">
                          <w:rPr>
                            <w:rFonts w:ascii="Cambria Math" w:hAnsi="Cambria Math"/>
                            <w:i/>
                          </w:rPr>
                        </w:del>
                      </m:ctrlPr>
                    </m:sSubSupPr>
                    <m:e>
                      <m:r>
                        <w:del w:id="1240" w:author="Ian Stevenson [2]" w:date="2021-01-05T11:04:00Z">
                          <w:rPr>
                            <w:rFonts w:ascii="Cambria Math" w:hAnsi="Cambria Math"/>
                          </w:rPr>
                          <m:t>w</m:t>
                        </w:del>
                      </m:r>
                    </m:e>
                    <m:sub>
                      <m:r>
                        <w:del w:id="1241" w:author="Ian Stevenson [2]" w:date="2021-01-05T11:04:00Z">
                          <w:rPr>
                            <w:rFonts w:ascii="Cambria Math" w:hAnsi="Cambria Math"/>
                          </w:rPr>
                          <m:t>S,k</m:t>
                        </w:del>
                      </m:r>
                    </m:sub>
                    <m:sup>
                      <m:r>
                        <w:del w:id="1242" w:author="Ian Stevenson [2]" w:date="2021-01-05T11:04:00Z">
                          <w:rPr>
                            <w:rFonts w:ascii="Cambria Math" w:hAnsi="Cambria Math"/>
                          </w:rPr>
                          <m:t>(j)</m:t>
                        </w:del>
                      </m:r>
                    </m:sup>
                  </m:sSubSup>
                </m:oMath>
                <w:moveTo w:id="1243" w:author="Ganchao Wei" w:date="2020-12-20T14:23:00Z">
                  <w:del w:id="1244" w:author="Ian Stevenson [2]" w:date="2021-01-05T11:04:00Z">
                    <w:r w:rsidR="00B42627" w:rsidDel="00A47F08">
                      <w:delText xml:space="preserve">. Therefore, we can write the conditional intensity as </w:delText>
                    </w:r>
                  </w:del>
                  <m:oMath>
                    <m:sSub>
                      <m:sSubPr>
                        <m:ctrlPr>
                          <w:del w:id="1245" w:author="Ian Stevenson [2]" w:date="2021-01-05T11:04:00Z">
                            <w:rPr>
                              <w:rFonts w:ascii="Cambria Math" w:hAnsi="Cambria Math"/>
                              <w:i/>
                            </w:rPr>
                          </w:del>
                        </m:ctrlPr>
                      </m:sSubPr>
                      <m:e>
                        <m:r>
                          <w:del w:id="1246" w:author="Ian Stevenson [2]" w:date="2021-01-05T11:04:00Z">
                            <w:rPr>
                              <w:rFonts w:ascii="Cambria Math" w:hAnsi="Cambria Math"/>
                            </w:rPr>
                            <m:t>λ</m:t>
                          </w:del>
                        </m:r>
                      </m:e>
                      <m:sub>
                        <m:r>
                          <w:del w:id="1247" w:author="Ian Stevenson [2]" w:date="2021-01-05T11:04:00Z">
                            <w:rPr>
                              <w:rFonts w:ascii="Cambria Math" w:hAnsi="Cambria Math"/>
                            </w:rPr>
                            <m:t>k</m:t>
                          </w:del>
                        </m:r>
                      </m:sub>
                    </m:sSub>
                    <m:r>
                      <w:del w:id="1248" w:author="Ian Stevenson [2]" w:date="2021-01-05T11:04:00Z">
                        <w:rPr>
                          <w:rFonts w:ascii="Cambria Math" w:hAnsi="Cambria Math"/>
                        </w:rPr>
                        <m:t>=</m:t>
                      </w:del>
                    </m:r>
                    <m:func>
                      <m:funcPr>
                        <m:ctrlPr>
                          <w:del w:id="1249" w:author="Ian Stevenson [2]" w:date="2021-01-05T11:04:00Z">
                            <w:rPr>
                              <w:rFonts w:ascii="Cambria Math" w:hAnsi="Cambria Math"/>
                            </w:rPr>
                          </w:del>
                        </m:ctrlPr>
                      </m:funcPr>
                      <m:fName>
                        <m:r>
                          <w:del w:id="1250" w:author="Ian Stevenson [2]" w:date="2021-01-05T11:04:00Z">
                            <m:rPr>
                              <m:sty m:val="p"/>
                            </m:rPr>
                            <w:rPr>
                              <w:rFonts w:ascii="Cambria Math" w:hAnsi="Cambria Math"/>
                            </w:rPr>
                            <m:t>exp</m:t>
                          </w:del>
                        </m:r>
                      </m:fName>
                      <m:e>
                        <m:d>
                          <m:dPr>
                            <m:ctrlPr>
                              <w:del w:id="1251" w:author="Ian Stevenson [2]" w:date="2021-01-05T11:04:00Z">
                                <w:rPr>
                                  <w:rFonts w:ascii="Cambria Math" w:hAnsi="Cambria Math"/>
                                  <w:i/>
                                </w:rPr>
                              </w:del>
                            </m:ctrlPr>
                          </m:dPr>
                          <m:e>
                            <m:sSub>
                              <m:sSubPr>
                                <m:ctrlPr>
                                  <w:del w:id="1252" w:author="Ian Stevenson [2]" w:date="2021-01-05T11:04:00Z">
                                    <w:rPr>
                                      <w:rFonts w:ascii="Cambria Math" w:hAnsi="Cambria Math"/>
                                      <w:i/>
                                    </w:rPr>
                                  </w:del>
                                </m:ctrlPr>
                              </m:sSubPr>
                              <m:e>
                                <m:r>
                                  <w:del w:id="1253" w:author="Ian Stevenson [2]" w:date="2021-01-05T11:04:00Z">
                                    <w:rPr>
                                      <w:rFonts w:ascii="Cambria Math" w:hAnsi="Cambria Math"/>
                                    </w:rPr>
                                    <m:t>β</m:t>
                                  </w:del>
                                </m:r>
                              </m:e>
                              <m:sub>
                                <m:r>
                                  <w:del w:id="1254" w:author="Ian Stevenson [2]" w:date="2021-01-05T11:04:00Z">
                                    <w:rPr>
                                      <w:rFonts w:ascii="Cambria Math" w:hAnsi="Cambria Math"/>
                                    </w:rPr>
                                    <m:t>0,k</m:t>
                                  </w:del>
                                </m:r>
                              </m:sub>
                            </m:sSub>
                            <m:r>
                              <w:del w:id="1255" w:author="Ian Stevenson [2]" w:date="2021-01-05T11:04:00Z">
                                <w:rPr>
                                  <w:rFonts w:ascii="Cambria Math" w:hAnsi="Cambria Math"/>
                                </w:rPr>
                                <m:t>+</m:t>
                              </w:del>
                            </m:r>
                            <m:nary>
                              <m:naryPr>
                                <m:chr m:val="∑"/>
                                <m:limLoc m:val="undOvr"/>
                                <m:ctrlPr>
                                  <w:del w:id="1256" w:author="Ian Stevenson [2]" w:date="2021-01-05T11:04:00Z">
                                    <w:rPr>
                                      <w:rFonts w:ascii="Cambria Math" w:hAnsi="Cambria Math"/>
                                      <w:i/>
                                    </w:rPr>
                                  </w:del>
                                </m:ctrlPr>
                              </m:naryPr>
                              <m:sub>
                                <m:r>
                                  <w:del w:id="1257" w:author="Ian Stevenson [2]" w:date="2021-01-05T11:04:00Z">
                                    <w:rPr>
                                      <w:rFonts w:ascii="Cambria Math" w:hAnsi="Cambria Math"/>
                                    </w:rPr>
                                    <m:t>j=1</m:t>
                                  </w:del>
                                </m:r>
                              </m:sub>
                              <m:sup>
                                <m:r>
                                  <w:del w:id="1258" w:author="Ian Stevenson [2]" w:date="2021-01-05T11:04:00Z">
                                    <w:rPr>
                                      <w:rFonts w:ascii="Cambria Math" w:hAnsi="Cambria Math"/>
                                    </w:rPr>
                                    <m:t>C</m:t>
                                  </w:del>
                                </m:r>
                              </m:sup>
                              <m:e>
                                <m:sSubSup>
                                  <m:sSubSupPr>
                                    <m:ctrlPr>
                                      <w:del w:id="1259" w:author="Ian Stevenson [2]" w:date="2021-01-05T11:04:00Z">
                                        <w:rPr>
                                          <w:rFonts w:ascii="Cambria Math" w:hAnsi="Cambria Math"/>
                                          <w:i/>
                                        </w:rPr>
                                      </w:del>
                                    </m:ctrlPr>
                                  </m:sSubSupPr>
                                  <m:e>
                                    <m:r>
                                      <w:del w:id="1260" w:author="Ian Stevenson [2]" w:date="2021-01-05T11:04:00Z">
                                        <w:rPr>
                                          <w:rFonts w:ascii="Cambria Math" w:hAnsi="Cambria Math"/>
                                        </w:rPr>
                                        <m:t>w</m:t>
                                      </w:del>
                                    </m:r>
                                  </m:e>
                                  <m:sub>
                                    <m:r>
                                      <w:del w:id="1261" w:author="Ian Stevenson [2]" w:date="2021-01-05T11:04:00Z">
                                        <w:rPr>
                                          <w:rFonts w:ascii="Cambria Math" w:hAnsi="Cambria Math"/>
                                        </w:rPr>
                                        <m:t>k</m:t>
                                      </w:del>
                                    </m:r>
                                  </m:sub>
                                  <m:sup>
                                    <m:r>
                                      <w:del w:id="1262" w:author="Ian Stevenson [2]" w:date="2021-01-05T11:04:00Z">
                                        <w:rPr>
                                          <w:rFonts w:ascii="Cambria Math" w:hAnsi="Cambria Math"/>
                                        </w:rPr>
                                        <m:t>(j)</m:t>
                                      </w:del>
                                    </m:r>
                                  </m:sup>
                                </m:sSubSup>
                                <m:r>
                                  <w:del w:id="1263" w:author="Ian Stevenson [2]" w:date="2021-01-05T11:04:00Z">
                                    <w:rPr>
                                      <w:rFonts w:ascii="Cambria Math" w:hAnsi="Cambria Math"/>
                                    </w:rPr>
                                    <m:t>⋅</m:t>
                                  </w:del>
                                </m:r>
                                <m:sSubSup>
                                  <m:sSubSupPr>
                                    <m:ctrlPr>
                                      <w:del w:id="1264" w:author="Ian Stevenson [2]" w:date="2021-01-05T11:04:00Z">
                                        <w:rPr>
                                          <w:rFonts w:ascii="Cambria Math" w:hAnsi="Cambria Math"/>
                                          <w:i/>
                                        </w:rPr>
                                      </w:del>
                                    </m:ctrlPr>
                                  </m:sSubSupPr>
                                  <m:e>
                                    <m:r>
                                      <w:del w:id="1265" w:author="Ian Stevenson [2]" w:date="2021-01-05T11:04:00Z">
                                        <w:rPr>
                                          <w:rFonts w:ascii="Cambria Math" w:hAnsi="Cambria Math"/>
                                        </w:rPr>
                                        <m:t>x</m:t>
                                      </w:del>
                                    </m:r>
                                  </m:e>
                                  <m:sub>
                                    <m:r>
                                      <w:del w:id="1266" w:author="Ian Stevenson [2]" w:date="2021-01-05T11:04:00Z">
                                        <w:rPr>
                                          <w:rFonts w:ascii="Cambria Math" w:hAnsi="Cambria Math"/>
                                        </w:rPr>
                                        <m:t>k</m:t>
                                      </w:del>
                                    </m:r>
                                  </m:sub>
                                  <m:sup>
                                    <m:r>
                                      <w:del w:id="1267" w:author="Ian Stevenson [2]" w:date="2021-01-05T11:04:00Z">
                                        <w:rPr>
                                          <w:rFonts w:ascii="Cambria Math" w:hAnsi="Cambria Math"/>
                                        </w:rPr>
                                        <m:t>(j)</m:t>
                                      </w:del>
                                    </m:r>
                                  </m:sup>
                                </m:sSubSup>
                              </m:e>
                            </m:nary>
                          </m:e>
                        </m:d>
                      </m:e>
                    </m:func>
                    <m:r>
                      <w:del w:id="1268" w:author="Ian Stevenson [2]" w:date="2021-01-05T11:04:00Z">
                        <w:rPr>
                          <w:rFonts w:ascii="Cambria Math" w:hAnsi="Cambria Math"/>
                        </w:rPr>
                        <m:t>=</m:t>
                      </w:del>
                    </m:r>
                    <m:func>
                      <m:funcPr>
                        <m:ctrlPr>
                          <w:del w:id="1269" w:author="Ian Stevenson [2]" w:date="2021-01-05T11:04:00Z">
                            <w:rPr>
                              <w:rFonts w:ascii="Cambria Math" w:hAnsi="Cambria Math"/>
                            </w:rPr>
                          </w:del>
                        </m:ctrlPr>
                      </m:funcPr>
                      <m:fName>
                        <m:r>
                          <w:del w:id="1270" w:author="Ian Stevenson [2]" w:date="2021-01-05T11:04:00Z">
                            <m:rPr>
                              <m:sty m:val="p"/>
                            </m:rPr>
                            <w:rPr>
                              <w:rFonts w:ascii="Cambria Math" w:hAnsi="Cambria Math"/>
                            </w:rPr>
                            <m:t>exp</m:t>
                          </w:del>
                        </m:r>
                      </m:fName>
                      <m:e>
                        <m:d>
                          <m:dPr>
                            <m:ctrlPr>
                              <w:del w:id="1271" w:author="Ian Stevenson [2]" w:date="2021-01-05T11:04:00Z">
                                <w:rPr>
                                  <w:rFonts w:ascii="Cambria Math" w:hAnsi="Cambria Math"/>
                                  <w:i/>
                                </w:rPr>
                              </w:del>
                            </m:ctrlPr>
                          </m:dPr>
                          <m:e>
                            <m:sSub>
                              <m:sSubPr>
                                <m:ctrlPr>
                                  <w:del w:id="1272" w:author="Ian Stevenson [2]" w:date="2021-01-05T11:04:00Z">
                                    <w:rPr>
                                      <w:rFonts w:ascii="Cambria Math" w:hAnsi="Cambria Math"/>
                                      <w:i/>
                                    </w:rPr>
                                  </w:del>
                                </m:ctrlPr>
                              </m:sSubPr>
                              <m:e>
                                <m:r>
                                  <w:del w:id="1273" w:author="Ian Stevenson [2]" w:date="2021-01-05T11:04:00Z">
                                    <w:rPr>
                                      <w:rFonts w:ascii="Cambria Math" w:hAnsi="Cambria Math"/>
                                    </w:rPr>
                                    <m:t>β</m:t>
                                  </w:del>
                                </m:r>
                              </m:e>
                              <m:sub>
                                <m:r>
                                  <w:del w:id="1274" w:author="Ian Stevenson [2]" w:date="2021-01-05T11:04:00Z">
                                    <w:rPr>
                                      <w:rFonts w:ascii="Cambria Math" w:hAnsi="Cambria Math"/>
                                    </w:rPr>
                                    <m:t>0,k</m:t>
                                  </w:del>
                                </m:r>
                              </m:sub>
                            </m:sSub>
                            <m:r>
                              <w:del w:id="1275" w:author="Ian Stevenson [2]" w:date="2021-01-05T11:04:00Z">
                                <w:rPr>
                                  <w:rFonts w:ascii="Cambria Math" w:hAnsi="Cambria Math"/>
                                </w:rPr>
                                <m:t>+</m:t>
                              </w:del>
                            </m:r>
                            <m:nary>
                              <m:naryPr>
                                <m:chr m:val="∑"/>
                                <m:limLoc m:val="undOvr"/>
                                <m:ctrlPr>
                                  <w:del w:id="1276" w:author="Ian Stevenson [2]" w:date="2021-01-05T11:04:00Z">
                                    <w:rPr>
                                      <w:rFonts w:ascii="Cambria Math" w:hAnsi="Cambria Math"/>
                                      <w:i/>
                                    </w:rPr>
                                  </w:del>
                                </m:ctrlPr>
                              </m:naryPr>
                              <m:sub>
                                <m:r>
                                  <w:del w:id="1277" w:author="Ian Stevenson [2]" w:date="2021-01-05T11:04:00Z">
                                    <w:rPr>
                                      <w:rFonts w:ascii="Cambria Math" w:hAnsi="Cambria Math"/>
                                    </w:rPr>
                                    <m:t>j=1</m:t>
                                  </w:del>
                                </m:r>
                              </m:sub>
                              <m:sup>
                                <m:r>
                                  <w:del w:id="1278" w:author="Ian Stevenson [2]" w:date="2021-01-05T11:04:00Z">
                                    <w:rPr>
                                      <w:rFonts w:ascii="Cambria Math" w:hAnsi="Cambria Math"/>
                                    </w:rPr>
                                    <m:t>C</m:t>
                                  </w:del>
                                </m:r>
                              </m:sup>
                              <m:e>
                                <m:sSubSup>
                                  <m:sSubSupPr>
                                    <m:ctrlPr>
                                      <w:del w:id="1279" w:author="Ian Stevenson [2]" w:date="2021-01-05T11:04:00Z">
                                        <w:rPr>
                                          <w:rFonts w:ascii="Cambria Math" w:hAnsi="Cambria Math"/>
                                          <w:i/>
                                        </w:rPr>
                                      </w:del>
                                    </m:ctrlPr>
                                  </m:sSubSupPr>
                                  <m:e>
                                    <m:r>
                                      <w:del w:id="1280" w:author="Ian Stevenson [2]" w:date="2021-01-05T11:04:00Z">
                                        <w:rPr>
                                          <w:rFonts w:ascii="Cambria Math" w:hAnsi="Cambria Math"/>
                                        </w:rPr>
                                        <m:t>w</m:t>
                                      </w:del>
                                    </m:r>
                                  </m:e>
                                  <m:sub>
                                    <m:r>
                                      <w:del w:id="1281" w:author="Ian Stevenson [2]" w:date="2021-01-05T11:04:00Z">
                                        <w:rPr>
                                          <w:rFonts w:ascii="Cambria Math" w:hAnsi="Cambria Math"/>
                                        </w:rPr>
                                        <m:t>L,k</m:t>
                                      </w:del>
                                    </m:r>
                                  </m:sub>
                                  <m:sup>
                                    <m:r>
                                      <w:del w:id="1282" w:author="Ian Stevenson [2]" w:date="2021-01-05T11:04:00Z">
                                        <w:rPr>
                                          <w:rFonts w:ascii="Cambria Math" w:hAnsi="Cambria Math"/>
                                        </w:rPr>
                                        <m:t>(j)</m:t>
                                      </w:del>
                                    </m:r>
                                  </m:sup>
                                </m:sSubSup>
                                <m:sSubSup>
                                  <m:sSubSupPr>
                                    <m:ctrlPr>
                                      <w:del w:id="1283" w:author="Ian Stevenson [2]" w:date="2021-01-05T11:04:00Z">
                                        <w:rPr>
                                          <w:rFonts w:ascii="Cambria Math" w:hAnsi="Cambria Math"/>
                                          <w:i/>
                                        </w:rPr>
                                      </w:del>
                                    </m:ctrlPr>
                                  </m:sSubSupPr>
                                  <m:e>
                                    <m:r>
                                      <w:del w:id="1284" w:author="Ian Stevenson [2]" w:date="2021-01-05T11:04:00Z">
                                        <w:rPr>
                                          <w:rFonts w:ascii="Cambria Math" w:hAnsi="Cambria Math"/>
                                        </w:rPr>
                                        <m:t>w</m:t>
                                      </w:del>
                                    </m:r>
                                  </m:e>
                                  <m:sub>
                                    <m:r>
                                      <w:del w:id="1285" w:author="Ian Stevenson [2]" w:date="2021-01-05T11:04:00Z">
                                        <w:rPr>
                                          <w:rFonts w:ascii="Cambria Math" w:hAnsi="Cambria Math"/>
                                        </w:rPr>
                                        <m:t>S,k</m:t>
                                      </w:del>
                                    </m:r>
                                  </m:sub>
                                  <m:sup>
                                    <m:r>
                                      <w:del w:id="1286" w:author="Ian Stevenson [2]" w:date="2021-01-05T11:04:00Z">
                                        <w:rPr>
                                          <w:rFonts w:ascii="Cambria Math" w:hAnsi="Cambria Math"/>
                                        </w:rPr>
                                        <m:t>(j)</m:t>
                                      </w:del>
                                    </m:r>
                                  </m:sup>
                                </m:sSubSup>
                                <m:r>
                                  <w:del w:id="1287" w:author="Ian Stevenson [2]" w:date="2021-01-05T11:04:00Z">
                                    <w:rPr>
                                      <w:rFonts w:ascii="Cambria Math" w:hAnsi="Cambria Math"/>
                                    </w:rPr>
                                    <m:t>⋅</m:t>
                                  </w:del>
                                </m:r>
                                <m:sSubSup>
                                  <m:sSubSupPr>
                                    <m:ctrlPr>
                                      <w:del w:id="1288" w:author="Ian Stevenson [2]" w:date="2021-01-05T11:04:00Z">
                                        <w:rPr>
                                          <w:rFonts w:ascii="Cambria Math" w:hAnsi="Cambria Math"/>
                                          <w:i/>
                                        </w:rPr>
                                      </w:del>
                                    </m:ctrlPr>
                                  </m:sSubSupPr>
                                  <m:e>
                                    <m:r>
                                      <w:del w:id="1289" w:author="Ian Stevenson [2]" w:date="2021-01-05T11:04:00Z">
                                        <w:rPr>
                                          <w:rFonts w:ascii="Cambria Math" w:hAnsi="Cambria Math"/>
                                        </w:rPr>
                                        <m:t>x</m:t>
                                      </w:del>
                                    </m:r>
                                  </m:e>
                                  <m:sub>
                                    <m:r>
                                      <w:del w:id="1290" w:author="Ian Stevenson [2]" w:date="2021-01-05T11:04:00Z">
                                        <w:rPr>
                                          <w:rFonts w:ascii="Cambria Math" w:hAnsi="Cambria Math"/>
                                        </w:rPr>
                                        <m:t>k</m:t>
                                      </w:del>
                                    </m:r>
                                  </m:sub>
                                  <m:sup>
                                    <m:r>
                                      <w:del w:id="1291" w:author="Ian Stevenson [2]" w:date="2021-01-05T11:04:00Z">
                                        <w:rPr>
                                          <w:rFonts w:ascii="Cambria Math" w:hAnsi="Cambria Math"/>
                                        </w:rPr>
                                        <m:t>(j)</m:t>
                                      </w:del>
                                    </m:r>
                                  </m:sup>
                                </m:sSubSup>
                              </m:e>
                            </m:nary>
                          </m:e>
                        </m:d>
                      </m:e>
                    </m:func>
                  </m:oMath>
                  <w:moveTo w:id="1292" w:author="Ganchao Wei" w:date="2020-12-20T14:23:00Z">
                    <w:del w:id="1293" w:author="Ian Stevenson [2]" w:date="2021-01-05T11:04:00Z">
                      <w:r w:rsidR="00B42627" w:rsidDel="00A47F08">
                        <w:delText xml:space="preserve">. By setting </w:delText>
                      </w:r>
                    </w:del>
                    <m:oMath>
                      <m:sSub>
                        <m:sSubPr>
                          <m:ctrlPr>
                            <w:del w:id="1294" w:author="Ian Stevenson [2]" w:date="2021-01-05T11:04:00Z">
                              <w:rPr>
                                <w:rFonts w:ascii="Cambria Math" w:hAnsi="Cambria Math"/>
                                <w:b/>
                                <w:bCs/>
                                <w:i/>
                              </w:rPr>
                            </w:del>
                          </m:ctrlPr>
                        </m:sSubPr>
                        <m:e>
                          <m:r>
                            <w:del w:id="1295" w:author="Ian Stevenson [2]" w:date="2021-01-05T11:04:00Z">
                              <m:rPr>
                                <m:sty m:val="bi"/>
                              </m:rPr>
                              <w:rPr>
                                <w:rFonts w:ascii="Cambria Math" w:hAnsi="Cambria Math"/>
                              </w:rPr>
                              <m:t>θ</m:t>
                            </w:del>
                          </m:r>
                        </m:e>
                        <m:sub>
                          <m:r>
                            <w:del w:id="1296" w:author="Ian Stevenson [2]" w:date="2021-01-05T11:04:00Z">
                              <w:rPr>
                                <w:rFonts w:ascii="Cambria Math" w:hAnsi="Cambria Math"/>
                              </w:rPr>
                              <m:t>k</m:t>
                            </w:del>
                          </m:r>
                        </m:sub>
                      </m:sSub>
                      <m:r>
                        <w:del w:id="1297" w:author="Ian Stevenson [2]" w:date="2021-01-05T11:04:00Z">
                          <w:rPr>
                            <w:rFonts w:ascii="Cambria Math" w:hAnsi="Cambria Math"/>
                          </w:rPr>
                          <m:t>=</m:t>
                        </w:del>
                      </m:r>
                      <m:sSup>
                        <m:sSupPr>
                          <m:ctrlPr>
                            <w:del w:id="1298" w:author="Ian Stevenson [2]" w:date="2021-01-05T11:04:00Z">
                              <w:rPr>
                                <w:rFonts w:ascii="Cambria Math" w:hAnsi="Cambria Math"/>
                                <w:i/>
                              </w:rPr>
                            </w:del>
                          </m:ctrlPr>
                        </m:sSupPr>
                        <m:e>
                          <m:r>
                            <w:del w:id="1299" w:author="Ian Stevenson [2]" w:date="2021-01-05T11:04:00Z">
                              <w:rPr>
                                <w:rFonts w:ascii="Cambria Math" w:hAnsi="Cambria Math"/>
                              </w:rPr>
                              <m:t>[</m:t>
                            </w:del>
                          </m:r>
                          <m:sSub>
                            <m:sSubPr>
                              <m:ctrlPr>
                                <w:del w:id="1300" w:author="Ian Stevenson [2]" w:date="2021-01-05T11:04:00Z">
                                  <w:rPr>
                                    <w:rFonts w:ascii="Cambria Math" w:hAnsi="Cambria Math"/>
                                    <w:i/>
                                  </w:rPr>
                                </w:del>
                              </m:ctrlPr>
                            </m:sSubPr>
                            <m:e>
                              <m:r>
                                <w:del w:id="1301" w:author="Ian Stevenson [2]" w:date="2021-01-05T11:04:00Z">
                                  <w:rPr>
                                    <w:rFonts w:ascii="Cambria Math" w:hAnsi="Cambria Math"/>
                                  </w:rPr>
                                  <m:t>β</m:t>
                                </w:del>
                              </m:r>
                            </m:e>
                            <m:sub>
                              <m:r>
                                <w:del w:id="1302" w:author="Ian Stevenson [2]" w:date="2021-01-05T11:04:00Z">
                                  <w:rPr>
                                    <w:rFonts w:ascii="Cambria Math" w:hAnsi="Cambria Math"/>
                                  </w:rPr>
                                  <m:t>0,k</m:t>
                                </w:del>
                              </m:r>
                            </m:sub>
                          </m:sSub>
                          <m:r>
                            <w:del w:id="1303" w:author="Ian Stevenson [2]" w:date="2021-01-05T11:04:00Z">
                              <w:rPr>
                                <w:rFonts w:ascii="Cambria Math" w:hAnsi="Cambria Math"/>
                              </w:rPr>
                              <m:t>,</m:t>
                            </w:del>
                          </m:r>
                          <m:sSubSup>
                            <m:sSubSupPr>
                              <m:ctrlPr>
                                <w:del w:id="1304" w:author="Ian Stevenson [2]" w:date="2021-01-05T11:04:00Z">
                                  <w:rPr>
                                    <w:rFonts w:ascii="Cambria Math" w:hAnsi="Cambria Math"/>
                                    <w:i/>
                                  </w:rPr>
                                </w:del>
                              </m:ctrlPr>
                            </m:sSubSupPr>
                            <m:e>
                              <m:r>
                                <w:del w:id="1305" w:author="Ian Stevenson [2]" w:date="2021-01-05T11:04:00Z">
                                  <w:rPr>
                                    <w:rFonts w:ascii="Cambria Math" w:hAnsi="Cambria Math"/>
                                  </w:rPr>
                                  <m:t>w</m:t>
                                </w:del>
                              </m:r>
                            </m:e>
                            <m:sub>
                              <m:r>
                                <w:del w:id="1306" w:author="Ian Stevenson [2]" w:date="2021-01-05T11:04:00Z">
                                  <w:rPr>
                                    <w:rFonts w:ascii="Cambria Math" w:hAnsi="Cambria Math"/>
                                  </w:rPr>
                                  <m:t>L,k</m:t>
                                </w:del>
                              </m:r>
                            </m:sub>
                            <m:sup>
                              <m:d>
                                <m:dPr>
                                  <m:ctrlPr>
                                    <w:del w:id="1307" w:author="Ian Stevenson [2]" w:date="2021-01-05T11:04:00Z">
                                      <w:rPr>
                                        <w:rFonts w:ascii="Cambria Math" w:hAnsi="Cambria Math"/>
                                        <w:i/>
                                      </w:rPr>
                                    </w:del>
                                  </m:ctrlPr>
                                </m:dPr>
                                <m:e>
                                  <m:r>
                                    <w:del w:id="1308" w:author="Ian Stevenson [2]" w:date="2021-01-05T11:04:00Z">
                                      <w:rPr>
                                        <w:rFonts w:ascii="Cambria Math" w:hAnsi="Cambria Math"/>
                                      </w:rPr>
                                      <m:t>1</m:t>
                                    </w:del>
                                  </m:r>
                                </m:e>
                              </m:d>
                            </m:sup>
                          </m:sSubSup>
                          <m:r>
                            <w:del w:id="1309" w:author="Ian Stevenson [2]" w:date="2021-01-05T11:04:00Z">
                              <w:rPr>
                                <w:rFonts w:ascii="Cambria Math" w:hAnsi="Cambria Math"/>
                              </w:rPr>
                              <m:t>,…,</m:t>
                            </w:del>
                          </m:r>
                          <m:sSubSup>
                            <m:sSubSupPr>
                              <m:ctrlPr>
                                <w:del w:id="1310" w:author="Ian Stevenson [2]" w:date="2021-01-05T11:04:00Z">
                                  <w:rPr>
                                    <w:rFonts w:ascii="Cambria Math" w:hAnsi="Cambria Math"/>
                                    <w:i/>
                                  </w:rPr>
                                </w:del>
                              </m:ctrlPr>
                            </m:sSubSupPr>
                            <m:e>
                              <m:r>
                                <w:del w:id="1311" w:author="Ian Stevenson [2]" w:date="2021-01-05T11:04:00Z">
                                  <w:rPr>
                                    <w:rFonts w:ascii="Cambria Math" w:hAnsi="Cambria Math"/>
                                  </w:rPr>
                                  <m:t>w</m:t>
                                </w:del>
                              </m:r>
                            </m:e>
                            <m:sub>
                              <m:r>
                                <w:del w:id="1312" w:author="Ian Stevenson [2]" w:date="2021-01-05T11:04:00Z">
                                  <w:rPr>
                                    <w:rFonts w:ascii="Cambria Math" w:hAnsi="Cambria Math"/>
                                  </w:rPr>
                                  <m:t>L,k</m:t>
                                </w:del>
                              </m:r>
                            </m:sub>
                            <m:sup>
                              <m:d>
                                <m:dPr>
                                  <m:ctrlPr>
                                    <w:del w:id="1313" w:author="Ian Stevenson [2]" w:date="2021-01-05T11:04:00Z">
                                      <w:rPr>
                                        <w:rFonts w:ascii="Cambria Math" w:hAnsi="Cambria Math"/>
                                        <w:i/>
                                      </w:rPr>
                                    </w:del>
                                  </m:ctrlPr>
                                </m:dPr>
                                <m:e>
                                  <m:r>
                                    <w:del w:id="1314" w:author="Ian Stevenson [2]" w:date="2021-01-05T11:04:00Z">
                                      <w:rPr>
                                        <w:rFonts w:ascii="Cambria Math" w:hAnsi="Cambria Math"/>
                                      </w:rPr>
                                      <m:t>C</m:t>
                                    </w:del>
                                  </m:r>
                                </m:e>
                              </m:d>
                            </m:sup>
                          </m:sSubSup>
                          <m:r>
                            <w:del w:id="1315" w:author="Ian Stevenson [2]" w:date="2021-01-05T11:04:00Z">
                              <w:rPr>
                                <w:rFonts w:ascii="Cambria Math" w:hAnsi="Cambria Math"/>
                              </w:rPr>
                              <m:t>]</m:t>
                            </w:del>
                          </m:r>
                        </m:e>
                        <m:sup>
                          <m:r>
                            <w:del w:id="1316" w:author="Ian Stevenson [2]" w:date="2021-01-05T11:04:00Z">
                              <w:rPr>
                                <w:rFonts w:ascii="Cambria Math" w:hAnsi="Cambria Math"/>
                              </w:rPr>
                              <m:t>T</m:t>
                            </w:del>
                          </m:r>
                        </m:sup>
                      </m:sSup>
                    </m:oMath>
                    <w:moveTo w:id="1317" w:author="Ganchao Wei" w:date="2020-12-20T14:23:00Z">
                      <w:del w:id="1318" w:author="Ian Stevenson [2]" w:date="2021-01-05T11:04:00Z">
                        <w:r w:rsidR="00B42627" w:rsidDel="00A47F08">
                          <w:delText xml:space="preserve"> and </w:delText>
                        </w:r>
                      </w:del>
                      <m:oMath>
                        <m:sSub>
                          <m:sSubPr>
                            <m:ctrlPr>
                              <w:del w:id="1319" w:author="Ian Stevenson [2]" w:date="2021-01-05T11:04:00Z">
                                <w:rPr>
                                  <w:rFonts w:ascii="Cambria Math" w:hAnsi="Cambria Math"/>
                                  <w:b/>
                                  <w:bCs/>
                                  <w:i/>
                                </w:rPr>
                              </w:del>
                            </m:ctrlPr>
                          </m:sSubPr>
                          <m:e>
                            <m:r>
                              <w:del w:id="1320" w:author="Ian Stevenson [2]" w:date="2021-01-05T11:04:00Z">
                                <m:rPr>
                                  <m:sty m:val="bi"/>
                                </m:rPr>
                                <w:rPr>
                                  <w:rFonts w:ascii="Cambria Math" w:hAnsi="Cambria Math"/>
                                </w:rPr>
                                <m:t>x</m:t>
                              </w:del>
                            </m:r>
                          </m:e>
                          <m:sub>
                            <m:r>
                              <w:del w:id="1321" w:author="Ian Stevenson [2]" w:date="2021-01-05T11:04:00Z">
                                <w:rPr>
                                  <w:rFonts w:ascii="Cambria Math" w:hAnsi="Cambria Math"/>
                                </w:rPr>
                                <m:t>S,k</m:t>
                              </w:del>
                            </m:r>
                          </m:sub>
                        </m:sSub>
                        <m:r>
                          <w:del w:id="1322" w:author="Ian Stevenson [2]" w:date="2021-01-05T11:04:00Z">
                            <w:rPr>
                              <w:rFonts w:ascii="Cambria Math" w:hAnsi="Cambria Math"/>
                            </w:rPr>
                            <m:t>=</m:t>
                          </w:del>
                        </m:r>
                        <m:sSup>
                          <m:sSupPr>
                            <m:ctrlPr>
                              <w:del w:id="1323" w:author="Ian Stevenson [2]" w:date="2021-01-05T11:04:00Z">
                                <w:rPr>
                                  <w:rFonts w:ascii="Cambria Math" w:hAnsi="Cambria Math"/>
                                  <w:i/>
                                </w:rPr>
                              </w:del>
                            </m:ctrlPr>
                          </m:sSupPr>
                          <m:e>
                            <m:r>
                              <w:del w:id="1324" w:author="Ian Stevenson [2]" w:date="2021-01-05T11:04:00Z">
                                <w:rPr>
                                  <w:rFonts w:ascii="Cambria Math" w:hAnsi="Cambria Math"/>
                                </w:rPr>
                                <m:t xml:space="preserve">[1, </m:t>
                              </w:del>
                            </m:r>
                            <m:sSubSup>
                              <m:sSubSupPr>
                                <m:ctrlPr>
                                  <w:del w:id="1325" w:author="Ian Stevenson [2]" w:date="2021-01-05T11:04:00Z">
                                    <w:rPr>
                                      <w:rFonts w:ascii="Cambria Math" w:hAnsi="Cambria Math"/>
                                      <w:i/>
                                    </w:rPr>
                                  </w:del>
                                </m:ctrlPr>
                              </m:sSubSupPr>
                              <m:e>
                                <m:r>
                                  <w:del w:id="1326" w:author="Ian Stevenson [2]" w:date="2021-01-05T11:04:00Z">
                                    <w:rPr>
                                      <w:rFonts w:ascii="Cambria Math" w:hAnsi="Cambria Math"/>
                                    </w:rPr>
                                    <m:t>w</m:t>
                                  </w:del>
                                </m:r>
                              </m:e>
                              <m:sub>
                                <m:r>
                                  <w:del w:id="1327" w:author="Ian Stevenson [2]" w:date="2021-01-05T11:04:00Z">
                                    <w:rPr>
                                      <w:rFonts w:ascii="Cambria Math" w:hAnsi="Cambria Math"/>
                                    </w:rPr>
                                    <m:t>S,k</m:t>
                                  </w:del>
                                </m:r>
                              </m:sub>
                              <m:sup>
                                <m:r>
                                  <w:del w:id="1328" w:author="Ian Stevenson [2]" w:date="2021-01-05T11:04:00Z">
                                    <w:rPr>
                                      <w:rFonts w:ascii="Cambria Math" w:hAnsi="Cambria Math"/>
                                    </w:rPr>
                                    <m:t>(1)</m:t>
                                  </w:del>
                                </m:r>
                              </m:sup>
                            </m:sSubSup>
                            <m:sSubSup>
                              <m:sSubSupPr>
                                <m:ctrlPr>
                                  <w:del w:id="1329" w:author="Ian Stevenson [2]" w:date="2021-01-05T11:04:00Z">
                                    <w:rPr>
                                      <w:rFonts w:ascii="Cambria Math" w:hAnsi="Cambria Math"/>
                                      <w:i/>
                                    </w:rPr>
                                  </w:del>
                                </m:ctrlPr>
                              </m:sSubSupPr>
                              <m:e>
                                <m:r>
                                  <w:del w:id="1330" w:author="Ian Stevenson [2]" w:date="2021-01-05T11:04:00Z">
                                    <w:rPr>
                                      <w:rFonts w:ascii="Cambria Math" w:hAnsi="Cambria Math"/>
                                    </w:rPr>
                                    <m:t>x</m:t>
                                  </w:del>
                                </m:r>
                              </m:e>
                              <m:sub>
                                <m:r>
                                  <w:del w:id="1331" w:author="Ian Stevenson [2]" w:date="2021-01-05T11:04:00Z">
                                    <w:rPr>
                                      <w:rFonts w:ascii="Cambria Math" w:hAnsi="Cambria Math"/>
                                    </w:rPr>
                                    <m:t>k</m:t>
                                  </w:del>
                                </m:r>
                              </m:sub>
                              <m:sup>
                                <m:r>
                                  <w:del w:id="1332" w:author="Ian Stevenson [2]" w:date="2021-01-05T11:04:00Z">
                                    <w:rPr>
                                      <w:rFonts w:ascii="Cambria Math" w:hAnsi="Cambria Math"/>
                                    </w:rPr>
                                    <m:t>(1)</m:t>
                                  </w:del>
                                </m:r>
                              </m:sup>
                            </m:sSubSup>
                            <m:r>
                              <w:del w:id="1333" w:author="Ian Stevenson [2]" w:date="2021-01-05T11:04:00Z">
                                <w:rPr>
                                  <w:rFonts w:ascii="Cambria Math" w:hAnsi="Cambria Math"/>
                                </w:rPr>
                                <m:t>,…,</m:t>
                              </w:del>
                            </m:r>
                            <m:sSubSup>
                              <m:sSubSupPr>
                                <m:ctrlPr>
                                  <w:del w:id="1334" w:author="Ian Stevenson [2]" w:date="2021-01-05T11:04:00Z">
                                    <w:rPr>
                                      <w:rFonts w:ascii="Cambria Math" w:hAnsi="Cambria Math"/>
                                      <w:i/>
                                    </w:rPr>
                                  </w:del>
                                </m:ctrlPr>
                              </m:sSubSupPr>
                              <m:e>
                                <m:r>
                                  <w:del w:id="1335" w:author="Ian Stevenson [2]" w:date="2021-01-05T11:04:00Z">
                                    <w:rPr>
                                      <w:rFonts w:ascii="Cambria Math" w:hAnsi="Cambria Math"/>
                                    </w:rPr>
                                    <m:t>w</m:t>
                                  </w:del>
                                </m:r>
                              </m:e>
                              <m:sub>
                                <m:r>
                                  <w:del w:id="1336" w:author="Ian Stevenson [2]" w:date="2021-01-05T11:04:00Z">
                                    <w:rPr>
                                      <w:rFonts w:ascii="Cambria Math" w:hAnsi="Cambria Math"/>
                                    </w:rPr>
                                    <m:t>S,k</m:t>
                                  </w:del>
                                </m:r>
                              </m:sub>
                              <m:sup>
                                <m:r>
                                  <w:del w:id="1337" w:author="Ian Stevenson [2]" w:date="2021-01-05T11:04:00Z">
                                    <w:rPr>
                                      <w:rFonts w:ascii="Cambria Math" w:hAnsi="Cambria Math"/>
                                    </w:rPr>
                                    <m:t>(C)</m:t>
                                  </w:del>
                                </m:r>
                              </m:sup>
                            </m:sSubSup>
                            <m:sSubSup>
                              <m:sSubSupPr>
                                <m:ctrlPr>
                                  <w:del w:id="1338" w:author="Ian Stevenson [2]" w:date="2021-01-05T11:04:00Z">
                                    <w:rPr>
                                      <w:rFonts w:ascii="Cambria Math" w:hAnsi="Cambria Math"/>
                                      <w:i/>
                                    </w:rPr>
                                  </w:del>
                                </m:ctrlPr>
                              </m:sSubSupPr>
                              <m:e>
                                <m:r>
                                  <w:del w:id="1339" w:author="Ian Stevenson [2]" w:date="2021-01-05T11:04:00Z">
                                    <w:rPr>
                                      <w:rFonts w:ascii="Cambria Math" w:hAnsi="Cambria Math"/>
                                    </w:rPr>
                                    <m:t>x</m:t>
                                  </w:del>
                                </m:r>
                              </m:e>
                              <m:sub>
                                <m:r>
                                  <w:del w:id="1340" w:author="Ian Stevenson [2]" w:date="2021-01-05T11:04:00Z">
                                    <w:rPr>
                                      <w:rFonts w:ascii="Cambria Math" w:hAnsi="Cambria Math"/>
                                    </w:rPr>
                                    <m:t>k</m:t>
                                  </w:del>
                                </m:r>
                              </m:sub>
                              <m:sup>
                                <m:r>
                                  <w:del w:id="1341" w:author="Ian Stevenson [2]" w:date="2021-01-05T11:04:00Z">
                                    <w:rPr>
                                      <w:rFonts w:ascii="Cambria Math" w:hAnsi="Cambria Math"/>
                                    </w:rPr>
                                    <m:t>(C)</m:t>
                                  </w:del>
                                </m:r>
                              </m:sup>
                            </m:sSubSup>
                            <m:r>
                              <w:del w:id="1342" w:author="Ian Stevenson [2]" w:date="2021-01-05T11:04:00Z">
                                <w:rPr>
                                  <w:rFonts w:ascii="Cambria Math" w:hAnsi="Cambria Math"/>
                                </w:rPr>
                                <m:t>]</m:t>
                              </w:del>
                            </m:r>
                          </m:e>
                          <m:sup>
                            <m:r>
                              <w:del w:id="1343" w:author="Ian Stevenson [2]" w:date="2021-01-05T11:04:00Z">
                                <w:rPr>
                                  <w:rFonts w:ascii="Cambria Math" w:hAnsi="Cambria Math"/>
                                </w:rPr>
                                <m:t>T</m:t>
                              </w:del>
                            </m:r>
                          </m:sup>
                        </m:sSup>
                      </m:oMath>
                      <w:moveTo w:id="1344" w:author="Ganchao Wei" w:date="2020-12-20T14:23:00Z">
                        <w:del w:id="1345" w:author="Ian Stevenson [2]" w:date="2021-01-05T11:04:00Z">
                          <w:r w:rsidR="00B42627" w:rsidDel="00A47F08">
                            <w:delText xml:space="preserve"> in adaptive smoothing and expanding parameter dimension for STP estimation, the model can be fitted by the same techniques.</w:delText>
                          </w:r>
                        </w:del>
                      </w:moveTo>
                      <w:moveToRangeEnd w:id="1204"/>
                      <w:del w:id="1346" w:author="Ian Stevenson [2]" w:date="2021-01-05T11:04:00Z">
                        <w:r w:rsidDel="00A47F08">
                          <w:delText xml:space="preserve"> </w:delText>
                        </w:r>
                        <w:r w:rsidR="0078474F" w:rsidDel="00A47F08">
                          <w:delText xml:space="preserve">Combining information from a population of spiking neurons </w:delText>
                        </w:r>
                        <w:r w:rsidDel="00A47F08">
                          <w:delText>could potentially allow for excitability</w:delText>
                        </w:r>
                        <w:r w:rsidR="0078474F" w:rsidDel="00A47F08">
                          <w:delText xml:space="preserve"> fluctuations to be estimated</w:delText>
                        </w:r>
                        <w:r w:rsidDel="00A47F08">
                          <w:delText xml:space="preserve"> at timescale</w:delText>
                        </w:r>
                        <w:r w:rsidR="0078474F" w:rsidDel="00A47F08">
                          <w:delText>s faster than what can be estimated from a single neuron alone</w:delText>
                        </w:r>
                        <w:r w:rsidDel="00A47F08">
                          <w:delText>.</w:delText>
                        </w:r>
                      </w:del>
                    </w:moveTo>
                  </w:moveTo>
                </w:moveTo>
              </w:moveTo>
            </w:moveTo>
          </w:moveTo>
        </w:moveTo>
      </w:moveTo>
    </w:p>
    <w:p w14:paraId="65180E93" w14:textId="650A1F22" w:rsidR="00C660DA" w:rsidRDefault="00C660DA" w:rsidP="00C660DA">
      <w:pPr>
        <w:jc w:val="both"/>
      </w:pPr>
      <w:r>
        <w:t>Several alternative statistical and biophysical models were used to describe LTP (e.g. STDP and Ca-based LTP/LTD</w:t>
      </w:r>
      <w:ins w:id="1347" w:author="Ian Stevenson" w:date="2020-12-29T13:24:00Z">
        <w:del w:id="1348" w:author="Ian Stevenson [2]" w:date="2021-01-05T13:10:00Z">
          <w:r w:rsidR="00F67F93" w:rsidDel="00A10593">
            <w:delText xml:space="preserve"> </w:delText>
          </w:r>
        </w:del>
      </w:ins>
      <w:del w:id="1349" w:author="Ian Stevenson [2]" w:date="2021-01-05T13:10:00Z">
        <w:r w:rsidDel="00A10593">
          <w:fldChar w:fldCharType="begin" w:fldLock="1"/>
        </w:r>
        <w:r w:rsidR="00134F28" w:rsidDel="00A10593">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delInstrText>
        </w:r>
        <w:r w:rsidDel="00A10593">
          <w:fldChar w:fldCharType="separate"/>
        </w:r>
        <w:r w:rsidR="003E3821" w:rsidRPr="003E3821" w:rsidDel="00A10593">
          <w:rPr>
            <w:noProof/>
          </w:rPr>
          <w:delText>(Graupner &amp; Brunel, 2012)</w:delText>
        </w:r>
        <w:r w:rsidDel="00A10593">
          <w:fldChar w:fldCharType="end"/>
        </w:r>
      </w:del>
      <w:r>
        <w:t>) and STP (e.g. TM</w:t>
      </w:r>
      <w:ins w:id="1350" w:author="Ian Stevenson" w:date="2020-12-29T13:24:00Z">
        <w:del w:id="1351" w:author="Ian Stevenson [2]" w:date="2021-01-05T13:11:00Z">
          <w:r w:rsidR="00F67F93" w:rsidDel="00A10593">
            <w:delText xml:space="preserve"> </w:delText>
          </w:r>
        </w:del>
      </w:ins>
      <w:del w:id="1352" w:author="Ian Stevenson [2]" w:date="2021-01-05T13:11:00Z">
        <w:r w:rsidDel="00A10593">
          <w:fldChar w:fldCharType="begin" w:fldLock="1"/>
        </w:r>
        <w:r w:rsidR="00134F28" w:rsidDel="00A10593">
          <w:del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delInstrText>
        </w:r>
        <w:r w:rsidDel="00A10593">
          <w:fldChar w:fldCharType="separate"/>
        </w:r>
        <w:r w:rsidR="003E3821" w:rsidRPr="003E3821" w:rsidDel="00A10593">
          <w:rPr>
            <w:noProof/>
          </w:rPr>
          <w:delText>(Costa et al., 2013)</w:delText>
        </w:r>
        <w:r w:rsidDel="00A10593">
          <w:fldChar w:fldCharType="end"/>
        </w:r>
      </w:del>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w:t>
      </w:r>
      <w:del w:id="1353" w:author="Ian Stevenson [2]" w:date="2021-01-05T13:10:00Z">
        <w:r w:rsidDel="00A10593">
          <w:delText>recent studies</w:delText>
        </w:r>
      </w:del>
      <w:ins w:id="1354" w:author="Ian Stevenson" w:date="2020-12-29T13:24:00Z">
        <w:del w:id="1355" w:author="Ian Stevenson [2]" w:date="2021-01-05T13:10:00Z">
          <w:r w:rsidR="00F67F93" w:rsidDel="00A10593">
            <w:delText xml:space="preserve"> </w:delText>
          </w:r>
        </w:del>
      </w:ins>
      <w:ins w:id="1356" w:author="Ganchao Wei" w:date="2020-12-20T13:57:00Z">
        <w:del w:id="1357" w:author="Ian Stevenson [2]" w:date="2021-01-05T13:10:00Z">
          <w:r w:rsidR="001F4C94" w:rsidDel="00A10593">
            <w:fldChar w:fldCharType="begin" w:fldLock="1"/>
          </w:r>
        </w:del>
      </w:ins>
      <w:del w:id="1358" w:author="Ian Stevenson [2]" w:date="2021-01-05T13:10:00Z">
        <w:r w:rsidR="00134F28" w:rsidDel="00A10593">
          <w:del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delInstrText>
        </w:r>
        <w:r w:rsidR="001F4C94" w:rsidDel="00A10593">
          <w:fldChar w:fldCharType="separate"/>
        </w:r>
        <w:r w:rsidR="003E3821" w:rsidRPr="003E3821" w:rsidDel="00A10593">
          <w:rPr>
            <w:noProof/>
          </w:rPr>
          <w:delText>(Deperrois &amp; Graupner, 2020)</w:delText>
        </w:r>
      </w:del>
      <w:ins w:id="1359" w:author="Ganchao Wei" w:date="2020-12-20T13:57:00Z">
        <w:del w:id="1360" w:author="Ian Stevenson [2]" w:date="2021-01-05T13:10:00Z">
          <w:r w:rsidR="001F4C94" w:rsidDel="00A10593">
            <w:fldChar w:fldCharType="end"/>
          </w:r>
        </w:del>
      </w:ins>
      <w:del w:id="1361" w:author="Ian Stevenson [2]" w:date="2021-01-05T13:10:00Z">
        <w:r w:rsidDel="00A10593">
          <w:delText xml:space="preserve"> show that </w:delText>
        </w:r>
      </w:del>
      <w:ins w:id="1362" w:author="Ganchao Wei" w:date="2020-12-20T13:54:00Z">
        <w:del w:id="1363" w:author="Ian Stevenson [2]" w:date="2021-01-05T13:10:00Z">
          <w:r w:rsidR="001F4C94" w:rsidDel="00A10593">
            <w:delText>short-term</w:delText>
          </w:r>
        </w:del>
      </w:ins>
      <w:del w:id="1364" w:author="Ian Stevenson [2]" w:date="2021-01-05T13:10:00Z">
        <w:r w:rsidR="000D3232" w:rsidDel="00A10593">
          <w:delText>STP</w:delText>
        </w:r>
        <w:r w:rsidRPr="00C660DA" w:rsidDel="00A10593">
          <w:delText xml:space="preserve"> and </w:delText>
        </w:r>
      </w:del>
      <w:ins w:id="1365" w:author="Ganchao Wei" w:date="2020-12-20T13:54:00Z">
        <w:del w:id="1366" w:author="Ian Stevenson [2]" w:date="2021-01-05T13:10:00Z">
          <w:r w:rsidR="001F4C94" w:rsidDel="00A10593">
            <w:delText>long-term synaptic weight</w:delText>
          </w:r>
        </w:del>
      </w:ins>
      <w:del w:id="1367" w:author="Ian Stevenson [2]" w:date="2021-01-05T13:10:00Z">
        <w:r w:rsidR="000D3232" w:rsidDel="00A10593">
          <w:delText>LTP can</w:delText>
        </w:r>
        <w:r w:rsidRPr="00C660DA" w:rsidDel="00A10593">
          <w:delText xml:space="preserve"> together tune sensitive range of synaptic plasticity</w:delText>
        </w:r>
        <w:r w:rsidR="000D3232" w:rsidDel="00A10593">
          <w:delText xml:space="preserve">, and this suggest the necessity for considering effects in different timescale at the same time.  </w:delText>
        </w:r>
      </w:del>
    </w:p>
    <w:p w14:paraId="4D2A6ECD" w14:textId="0029DC1E" w:rsidR="00C575EE" w:rsidRPr="006E55BF" w:rsidRDefault="000D3232" w:rsidP="000C7168">
      <w:pPr>
        <w:jc w:val="both"/>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ins w:id="1368" w:author="Ian Stevenson" w:date="2020-12-29T13:24:00Z">
        <w:r w:rsidR="00F67F93">
          <w:t xml:space="preserve"> </w:t>
        </w:r>
      </w:ins>
      <w:r>
        <w:fldChar w:fldCharType="begin" w:fldLock="1"/>
      </w:r>
      <w:r w:rsidR="00134F2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003E3821" w:rsidRPr="003E3821">
        <w:rPr>
          <w:noProof/>
        </w:rPr>
        <w:t>(Graupner &amp; Brunel, 2012)</w:t>
      </w:r>
      <w:r>
        <w:fldChar w:fldCharType="end"/>
      </w:r>
      <w:r>
        <w:t>, to make a more detailed inference.</w:t>
      </w:r>
      <w:r w:rsidR="00172B48">
        <w:t xml:space="preserve"> Extends static models of coupling between neurons.</w:t>
      </w:r>
      <w:bookmarkEnd w:id="1185"/>
    </w:p>
    <w:p w14:paraId="1732CFFA" w14:textId="13C7028F" w:rsidR="00C62CFA" w:rsidRDefault="00C62CFA" w:rsidP="00C36F3E">
      <w:pPr>
        <w:pStyle w:val="Heading1"/>
        <w:jc w:val="both"/>
      </w:pPr>
      <w:r>
        <w:t>Acknowledgements</w:t>
      </w:r>
    </w:p>
    <w:p w14:paraId="678D87AF" w14:textId="5F0DB43C" w:rsidR="00141343" w:rsidDel="00F67F93" w:rsidRDefault="00C62CFA">
      <w:pPr>
        <w:rPr>
          <w:del w:id="1369" w:author="Ian Stevenson" w:date="2020-12-29T13:23:00Z"/>
        </w:rPr>
      </w:pPr>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BC842C1" w14:textId="77777777" w:rsidR="00141343" w:rsidRDefault="00141343">
      <w:del w:id="1370" w:author="Ian Stevenson" w:date="2020-12-29T13:23:00Z">
        <w:r w:rsidDel="00F67F93">
          <w:br w:type="page"/>
        </w:r>
      </w:del>
    </w:p>
    <w:p w14:paraId="2541A84C" w14:textId="77777777" w:rsidR="00F67F93" w:rsidRDefault="00F67F93">
      <w:pPr>
        <w:rPr>
          <w:ins w:id="1371" w:author="Ian Stevenson" w:date="2020-12-29T13:24:00Z"/>
          <w:rFonts w:ascii="Open Sans SemiBold" w:eastAsiaTheme="majorEastAsia" w:hAnsi="Open Sans SemiBold" w:cstheme="majorBidi"/>
          <w:color w:val="262626" w:themeColor="text1" w:themeTint="D9"/>
          <w:sz w:val="32"/>
          <w:szCs w:val="32"/>
        </w:rPr>
      </w:pPr>
      <w:ins w:id="1372" w:author="Ian Stevenson" w:date="2020-12-29T13:24:00Z">
        <w:r>
          <w:br w:type="page"/>
        </w:r>
      </w:ins>
    </w:p>
    <w:p w14:paraId="4AADA382" w14:textId="4B29FFA8" w:rsidR="00C36F3E" w:rsidRPr="00C36F3E" w:rsidRDefault="000361CA" w:rsidP="00C36F3E">
      <w:pPr>
        <w:pStyle w:val="Heading1"/>
        <w:jc w:val="both"/>
      </w:pPr>
      <w:r>
        <w:lastRenderedPageBreak/>
        <w:t>References</w:t>
      </w:r>
    </w:p>
    <w:p w14:paraId="622FCFEB" w14:textId="6320EFC1" w:rsidR="00FD23EA" w:rsidRPr="00FD23EA" w:rsidRDefault="00510B75" w:rsidP="00FD23EA">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FD23EA" w:rsidRPr="00FD23EA">
        <w:rPr>
          <w:rFonts w:cs="Open Sans"/>
          <w:noProof/>
          <w:szCs w:val="24"/>
        </w:rPr>
        <w:t xml:space="preserve">Amarasingham, A., Geman, S., &amp; Harrison, M. T. (2015). Ambiguity and nonidentifiability in the statistical analysis of neural codes. </w:t>
      </w:r>
      <w:r w:rsidR="00FD23EA" w:rsidRPr="00FD23EA">
        <w:rPr>
          <w:rFonts w:cs="Open Sans"/>
          <w:i/>
          <w:iCs/>
          <w:noProof/>
          <w:szCs w:val="24"/>
        </w:rPr>
        <w:t>Proceedings of the National Academy of Sciences</w:t>
      </w:r>
      <w:r w:rsidR="00FD23EA" w:rsidRPr="00FD23EA">
        <w:rPr>
          <w:rFonts w:cs="Open Sans"/>
          <w:noProof/>
          <w:szCs w:val="24"/>
        </w:rPr>
        <w:t xml:space="preserve">, </w:t>
      </w:r>
      <w:r w:rsidR="00FD23EA" w:rsidRPr="00FD23EA">
        <w:rPr>
          <w:rFonts w:cs="Open Sans"/>
          <w:i/>
          <w:iCs/>
          <w:noProof/>
          <w:szCs w:val="24"/>
        </w:rPr>
        <w:t>112</w:t>
      </w:r>
      <w:r w:rsidR="00FD23EA" w:rsidRPr="00FD23EA">
        <w:rPr>
          <w:rFonts w:cs="Open Sans"/>
          <w:noProof/>
          <w:szCs w:val="24"/>
        </w:rPr>
        <w:t>(20), 6455–6460. https://doi.org/10.1073/PNAS.1506400112</w:t>
      </w:r>
    </w:p>
    <w:p w14:paraId="5F48497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FD23EA">
        <w:rPr>
          <w:rFonts w:cs="Open Sans"/>
          <w:i/>
          <w:iCs/>
          <w:noProof/>
          <w:szCs w:val="24"/>
        </w:rPr>
        <w:t>Sādhanā</w:t>
      </w:r>
      <w:r w:rsidRPr="00FD23EA">
        <w:rPr>
          <w:rFonts w:cs="Open Sans"/>
          <w:noProof/>
          <w:szCs w:val="24"/>
        </w:rPr>
        <w:t xml:space="preserve">, </w:t>
      </w:r>
      <w:r w:rsidRPr="00FD23EA">
        <w:rPr>
          <w:rFonts w:cs="Open Sans"/>
          <w:i/>
          <w:iCs/>
          <w:noProof/>
          <w:szCs w:val="24"/>
        </w:rPr>
        <w:t>41</w:t>
      </w:r>
      <w:r w:rsidRPr="00FD23EA">
        <w:rPr>
          <w:rFonts w:cs="Open Sans"/>
          <w:noProof/>
          <w:szCs w:val="24"/>
        </w:rPr>
        <w:t>(12), 1473–1490. https://doi.org/10.1007/s12046-016-0562-z</w:t>
      </w:r>
    </w:p>
    <w:p w14:paraId="7336D43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FD23EA">
        <w:rPr>
          <w:rFonts w:cs="Open Sans"/>
          <w:i/>
          <w:iCs/>
          <w:noProof/>
          <w:szCs w:val="24"/>
        </w:rPr>
        <w:t>Journal of Neurophysiology</w:t>
      </w:r>
      <w:r w:rsidRPr="00FD23EA">
        <w:rPr>
          <w:rFonts w:cs="Open Sans"/>
          <w:noProof/>
          <w:szCs w:val="24"/>
        </w:rPr>
        <w:t xml:space="preserve">, </w:t>
      </w:r>
      <w:r w:rsidRPr="00FD23EA">
        <w:rPr>
          <w:rFonts w:cs="Open Sans"/>
          <w:i/>
          <w:iCs/>
          <w:noProof/>
          <w:szCs w:val="24"/>
        </w:rPr>
        <w:t>92</w:t>
      </w:r>
      <w:r w:rsidRPr="00FD23EA">
        <w:rPr>
          <w:rFonts w:cs="Open Sans"/>
          <w:noProof/>
          <w:szCs w:val="24"/>
        </w:rPr>
        <w:t>(1), 600–608. https://doi.org/10.1152/jn.01170.2003</w:t>
      </w:r>
    </w:p>
    <w:p w14:paraId="1978ED9F"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rillinger, D R. (1988). Maximum likelihood analysis of spike trains of interacting nerve cells. </w:t>
      </w:r>
      <w:r w:rsidRPr="00FD23EA">
        <w:rPr>
          <w:rFonts w:cs="Open Sans"/>
          <w:i/>
          <w:iCs/>
          <w:noProof/>
          <w:szCs w:val="24"/>
        </w:rPr>
        <w:t>Biological Cybernetics</w:t>
      </w:r>
      <w:r w:rsidRPr="00FD23EA">
        <w:rPr>
          <w:rFonts w:cs="Open Sans"/>
          <w:noProof/>
          <w:szCs w:val="24"/>
        </w:rPr>
        <w:t xml:space="preserve">, </w:t>
      </w:r>
      <w:r w:rsidRPr="00FD23EA">
        <w:rPr>
          <w:rFonts w:cs="Open Sans"/>
          <w:i/>
          <w:iCs/>
          <w:noProof/>
          <w:szCs w:val="24"/>
        </w:rPr>
        <w:t>59</w:t>
      </w:r>
      <w:r w:rsidRPr="00FD23EA">
        <w:rPr>
          <w:rFonts w:cs="Open Sans"/>
          <w:noProof/>
          <w:szCs w:val="24"/>
        </w:rPr>
        <w:t>(3), 189–200.</w:t>
      </w:r>
    </w:p>
    <w:p w14:paraId="4F40AEE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rillinger, David R. (1992). Nerve Cell Spike Train Data Analysis: A Progression of Technique. </w:t>
      </w:r>
      <w:r w:rsidRPr="00FD23EA">
        <w:rPr>
          <w:rFonts w:cs="Open Sans"/>
          <w:i/>
          <w:iCs/>
          <w:noProof/>
          <w:szCs w:val="24"/>
        </w:rPr>
        <w:t>Journal of the American Statistical Association</w:t>
      </w:r>
      <w:r w:rsidRPr="00FD23EA">
        <w:rPr>
          <w:rFonts w:cs="Open Sans"/>
          <w:noProof/>
          <w:szCs w:val="24"/>
        </w:rPr>
        <w:t>. https://doi.org/10.2307/2290256</w:t>
      </w:r>
    </w:p>
    <w:p w14:paraId="7F837C7B"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rown, E. N., Nguyen, D. P., Frank, L. M., Wilson, M. A., &amp; Solo, V. (2001). An analysis of neural receptive field plasticity by point process adaptive filtering. </w:t>
      </w:r>
      <w:r w:rsidRPr="00FD23EA">
        <w:rPr>
          <w:rFonts w:cs="Open Sans"/>
          <w:i/>
          <w:iCs/>
          <w:noProof/>
          <w:szCs w:val="24"/>
        </w:rPr>
        <w:t>Proceedings of the National Academy of Sciences</w:t>
      </w:r>
      <w:r w:rsidRPr="00FD23EA">
        <w:rPr>
          <w:rFonts w:cs="Open Sans"/>
          <w:noProof/>
          <w:szCs w:val="24"/>
        </w:rPr>
        <w:t xml:space="preserve">, </w:t>
      </w:r>
      <w:r w:rsidRPr="00FD23EA">
        <w:rPr>
          <w:rFonts w:cs="Open Sans"/>
          <w:i/>
          <w:iCs/>
          <w:noProof/>
          <w:szCs w:val="24"/>
        </w:rPr>
        <w:t>98</w:t>
      </w:r>
      <w:r w:rsidRPr="00FD23EA">
        <w:rPr>
          <w:rFonts w:cs="Open Sans"/>
          <w:noProof/>
          <w:szCs w:val="24"/>
        </w:rPr>
        <w:t>(21), 12261–12266. https://doi.org/10.1073/PNAS.201409398</w:t>
      </w:r>
    </w:p>
    <w:p w14:paraId="724B7856"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arandini, M., Horton, J. C., &amp; Sincich, L. C. (2007). Thalamic filtering of retinal spike trains by postsynaptic summation. </w:t>
      </w:r>
      <w:r w:rsidRPr="00FD23EA">
        <w:rPr>
          <w:rFonts w:cs="Open Sans"/>
          <w:i/>
          <w:iCs/>
          <w:noProof/>
          <w:szCs w:val="24"/>
        </w:rPr>
        <w:t>Journal of Vision</w:t>
      </w:r>
      <w:r w:rsidRPr="00FD23EA">
        <w:rPr>
          <w:rFonts w:cs="Open Sans"/>
          <w:noProof/>
          <w:szCs w:val="24"/>
        </w:rPr>
        <w:t xml:space="preserve">, </w:t>
      </w:r>
      <w:r w:rsidRPr="00FD23EA">
        <w:rPr>
          <w:rFonts w:cs="Open Sans"/>
          <w:i/>
          <w:iCs/>
          <w:noProof/>
          <w:szCs w:val="24"/>
        </w:rPr>
        <w:t>7</w:t>
      </w:r>
      <w:r w:rsidRPr="00FD23EA">
        <w:rPr>
          <w:rFonts w:cs="Open Sans"/>
          <w:noProof/>
          <w:szCs w:val="24"/>
        </w:rPr>
        <w:t>(14), 20–20. https://doi.org/10.1167/7.14.20</w:t>
      </w:r>
    </w:p>
    <w:p w14:paraId="54546C9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han, R. H. M., Song, D., &amp; Berger, T. W. (2008). Tracking temporal evolution of nonlinear dynamics in hippocampus using time-varying volterra kernels. </w:t>
      </w:r>
      <w:r w:rsidRPr="00FD23EA">
        <w:rPr>
          <w:rFonts w:cs="Open Sans"/>
          <w:i/>
          <w:iCs/>
          <w:noProof/>
          <w:szCs w:val="24"/>
        </w:rPr>
        <w:t>Conference Proceedings : ... Annual International Conference of the IEEE Engineering in Medicine and Biology Society. IEEE Engineering in Medicine and Biology Society. Conference</w:t>
      </w:r>
      <w:r w:rsidRPr="00FD23EA">
        <w:rPr>
          <w:rFonts w:cs="Open Sans"/>
          <w:noProof/>
          <w:szCs w:val="24"/>
        </w:rPr>
        <w:t xml:space="preserve">, </w:t>
      </w:r>
      <w:r w:rsidRPr="00FD23EA">
        <w:rPr>
          <w:rFonts w:cs="Open Sans"/>
          <w:i/>
          <w:iCs/>
          <w:noProof/>
          <w:szCs w:val="24"/>
        </w:rPr>
        <w:t>2008</w:t>
      </w:r>
      <w:r w:rsidRPr="00FD23EA">
        <w:rPr>
          <w:rFonts w:cs="Open Sans"/>
          <w:noProof/>
          <w:szCs w:val="24"/>
        </w:rPr>
        <w:t>, 4996–4999. https://doi.org/10.1109/IEMBS.2008.4650336</w:t>
      </w:r>
    </w:p>
    <w:p w14:paraId="45D76FC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osta, R., Sjostrom, P. J., &amp; van Rossum, M. (2013). Probabilistic inference of short-term synaptic plasticity in neocortical microcircuits. </w:t>
      </w:r>
      <w:r w:rsidRPr="00FD23EA">
        <w:rPr>
          <w:rFonts w:cs="Open Sans"/>
          <w:i/>
          <w:iCs/>
          <w:noProof/>
          <w:szCs w:val="24"/>
        </w:rPr>
        <w:t>Frontiers in Computational Neuroscience</w:t>
      </w:r>
      <w:r w:rsidRPr="00FD23EA">
        <w:rPr>
          <w:rFonts w:cs="Open Sans"/>
          <w:noProof/>
          <w:szCs w:val="24"/>
        </w:rPr>
        <w:t xml:space="preserve">, </w:t>
      </w:r>
      <w:r w:rsidRPr="00FD23EA">
        <w:rPr>
          <w:rFonts w:cs="Open Sans"/>
          <w:i/>
          <w:iCs/>
          <w:noProof/>
          <w:szCs w:val="24"/>
        </w:rPr>
        <w:t>7</w:t>
      </w:r>
      <w:r w:rsidRPr="00FD23EA">
        <w:rPr>
          <w:rFonts w:cs="Open Sans"/>
          <w:noProof/>
          <w:szCs w:val="24"/>
        </w:rPr>
        <w:t>, 75. https://doi.org/10.3389/fncom.2013.00075</w:t>
      </w:r>
    </w:p>
    <w:p w14:paraId="74E79CE6"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sicsvari, J., Hirase, H., Czurko, A., &amp; Buzsáki, G. (1998). Reliability and state dependence of pyramidal cell-interneuron synapses in the hippocampus: An ensemble approach in the behaving rat. </w:t>
      </w:r>
      <w:r w:rsidRPr="00FD23EA">
        <w:rPr>
          <w:rFonts w:cs="Open Sans"/>
          <w:i/>
          <w:iCs/>
          <w:noProof/>
          <w:szCs w:val="24"/>
        </w:rPr>
        <w:t>Neuron</w:t>
      </w:r>
      <w:r w:rsidRPr="00FD23EA">
        <w:rPr>
          <w:rFonts w:cs="Open Sans"/>
          <w:noProof/>
          <w:szCs w:val="24"/>
        </w:rPr>
        <w:t xml:space="preserve">, </w:t>
      </w:r>
      <w:r w:rsidRPr="00FD23EA">
        <w:rPr>
          <w:rFonts w:cs="Open Sans"/>
          <w:i/>
          <w:iCs/>
          <w:noProof/>
          <w:szCs w:val="24"/>
        </w:rPr>
        <w:t>21</w:t>
      </w:r>
      <w:r w:rsidRPr="00FD23EA">
        <w:rPr>
          <w:rFonts w:cs="Open Sans"/>
          <w:noProof/>
          <w:szCs w:val="24"/>
        </w:rPr>
        <w:t>(1), 179–189. https://doi.org/10.1016/S0896-6273(00)80525-5</w:t>
      </w:r>
    </w:p>
    <w:p w14:paraId="747B1691"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Deperrois, N., &amp; Graupner, M. (2020). Short-term depression and long-term plasticity together tune sensitive range of synaptic plasticity. </w:t>
      </w:r>
      <w:r w:rsidRPr="00FD23EA">
        <w:rPr>
          <w:rFonts w:cs="Open Sans"/>
          <w:i/>
          <w:iCs/>
          <w:noProof/>
          <w:szCs w:val="24"/>
        </w:rPr>
        <w:t>PLOS Computational Biology</w:t>
      </w:r>
      <w:r w:rsidRPr="00FD23EA">
        <w:rPr>
          <w:rFonts w:cs="Open Sans"/>
          <w:noProof/>
          <w:szCs w:val="24"/>
        </w:rPr>
        <w:t xml:space="preserve">, </w:t>
      </w:r>
      <w:r w:rsidRPr="00FD23EA">
        <w:rPr>
          <w:rFonts w:cs="Open Sans"/>
          <w:i/>
          <w:iCs/>
          <w:noProof/>
          <w:szCs w:val="24"/>
        </w:rPr>
        <w:t>16</w:t>
      </w:r>
      <w:r w:rsidRPr="00FD23EA">
        <w:rPr>
          <w:rFonts w:cs="Open Sans"/>
          <w:noProof/>
          <w:szCs w:val="24"/>
        </w:rPr>
        <w:t>(9), 1–25. https://doi.org/10.1371/journal.pcbi.1008265</w:t>
      </w:r>
    </w:p>
    <w:p w14:paraId="311DB1F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Du, Y., &amp; Varadhan, R. (2020). SQUAREM: An R Package for Off-the-Shelf Acceleration of EM, MM and Other EM-Like Monotone Algorithms. </w:t>
      </w:r>
      <w:r w:rsidRPr="00FD23EA">
        <w:rPr>
          <w:rFonts w:cs="Open Sans"/>
          <w:i/>
          <w:iCs/>
          <w:noProof/>
          <w:szCs w:val="24"/>
        </w:rPr>
        <w:t xml:space="preserve">Journal of Statistical Software; Vol 1, Issue 7 (2020)  </w:t>
      </w:r>
      <w:r w:rsidRPr="00FD23EA">
        <w:rPr>
          <w:rFonts w:cs="Open Sans"/>
          <w:noProof/>
          <w:szCs w:val="24"/>
        </w:rPr>
        <w:t>. https://doi.org/10.18637/jss.v092.i07</w:t>
      </w:r>
    </w:p>
    <w:p w14:paraId="5B41ED62"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lastRenderedPageBreak/>
        <w:t xml:space="preserve">Eden, U. T., Frank, L. M., Barbieri, R., Solo, V., &amp; Brown, E. N. (2004). Dynamic Analysis of Neural Encoding by Point Process Adaptive Filtering. </w:t>
      </w:r>
      <w:r w:rsidRPr="00FD23EA">
        <w:rPr>
          <w:rFonts w:cs="Open Sans"/>
          <w:i/>
          <w:iCs/>
          <w:noProof/>
          <w:szCs w:val="24"/>
        </w:rPr>
        <w:t>Neural Computation</w:t>
      </w:r>
      <w:r w:rsidRPr="00FD23EA">
        <w:rPr>
          <w:rFonts w:cs="Open Sans"/>
          <w:noProof/>
          <w:szCs w:val="24"/>
        </w:rPr>
        <w:t xml:space="preserve">, </w:t>
      </w:r>
      <w:r w:rsidRPr="00FD23EA">
        <w:rPr>
          <w:rFonts w:cs="Open Sans"/>
          <w:i/>
          <w:iCs/>
          <w:noProof/>
          <w:szCs w:val="24"/>
        </w:rPr>
        <w:t>16</w:t>
      </w:r>
      <w:r w:rsidRPr="00FD23EA">
        <w:rPr>
          <w:rFonts w:cs="Open Sans"/>
          <w:noProof/>
          <w:szCs w:val="24"/>
        </w:rPr>
        <w:t>(5), 971–998. https://doi.org/10.1162/089976604773135069</w:t>
      </w:r>
    </w:p>
    <w:p w14:paraId="0B3CA478"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English, D. F., McKenzie, S., Evans, T., Kim, K., Yoon, E., &amp; Buzsáki, G. (2017). Pyramidal Cell-Interneuron Circuit Architecture and Dynamics in Hippocampal Networks. </w:t>
      </w:r>
      <w:r w:rsidRPr="00FD23EA">
        <w:rPr>
          <w:rFonts w:cs="Open Sans"/>
          <w:i/>
          <w:iCs/>
          <w:noProof/>
          <w:szCs w:val="24"/>
        </w:rPr>
        <w:t>Neuron</w:t>
      </w:r>
      <w:r w:rsidRPr="00FD23EA">
        <w:rPr>
          <w:rFonts w:cs="Open Sans"/>
          <w:noProof/>
          <w:szCs w:val="24"/>
        </w:rPr>
        <w:t xml:space="preserve">, </w:t>
      </w:r>
      <w:r w:rsidRPr="00FD23EA">
        <w:rPr>
          <w:rFonts w:cs="Open Sans"/>
          <w:i/>
          <w:iCs/>
          <w:noProof/>
          <w:szCs w:val="24"/>
        </w:rPr>
        <w:t>96</w:t>
      </w:r>
      <w:r w:rsidRPr="00FD23EA">
        <w:rPr>
          <w:rFonts w:cs="Open Sans"/>
          <w:noProof/>
          <w:szCs w:val="24"/>
        </w:rPr>
        <w:t>(2), 505-520.e7. https://doi.org/10.1016/j.neuron.2017.09.033</w:t>
      </w:r>
    </w:p>
    <w:p w14:paraId="307E373B"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Fetz, E., Toyama, K., &amp; Smith, W. (1991). </w:t>
      </w:r>
      <w:r w:rsidRPr="00FD23EA">
        <w:rPr>
          <w:rFonts w:cs="Open Sans"/>
          <w:i/>
          <w:iCs/>
          <w:noProof/>
          <w:szCs w:val="24"/>
        </w:rPr>
        <w:t>Synaptic Interactions between Cortical Neurons</w:t>
      </w:r>
      <w:r w:rsidRPr="00FD23EA">
        <w:rPr>
          <w:rFonts w:cs="Open Sans"/>
          <w:noProof/>
          <w:szCs w:val="24"/>
        </w:rPr>
        <w:t xml:space="preserve"> (pp. 1–47). Springer, Boston, MA. https://doi.org/10.1007/978-1-4615-6622-9_1</w:t>
      </w:r>
    </w:p>
    <w:p w14:paraId="7519AFA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Fujisawa, S., Amarasingham, A., Harrison, M. T., &amp; Buzsáki, G. (2008). Behavior-dependent short-term assembly dynamics in the medial prefrontal cortex. </w:t>
      </w:r>
      <w:r w:rsidRPr="00FD23EA">
        <w:rPr>
          <w:rFonts w:cs="Open Sans"/>
          <w:i/>
          <w:iCs/>
          <w:noProof/>
          <w:szCs w:val="24"/>
        </w:rPr>
        <w:t>Nature Neuroscience</w:t>
      </w:r>
      <w:r w:rsidRPr="00FD23EA">
        <w:rPr>
          <w:rFonts w:cs="Open Sans"/>
          <w:noProof/>
          <w:szCs w:val="24"/>
        </w:rPr>
        <w:t xml:space="preserve">, </w:t>
      </w:r>
      <w:r w:rsidRPr="00FD23EA">
        <w:rPr>
          <w:rFonts w:cs="Open Sans"/>
          <w:i/>
          <w:iCs/>
          <w:noProof/>
          <w:szCs w:val="24"/>
        </w:rPr>
        <w:t>11</w:t>
      </w:r>
      <w:r w:rsidRPr="00FD23EA">
        <w:rPr>
          <w:rFonts w:cs="Open Sans"/>
          <w:noProof/>
          <w:szCs w:val="24"/>
        </w:rPr>
        <w:t>(7), 823–833. https://doi.org/10.1038/nn.2134</w:t>
      </w:r>
    </w:p>
    <w:p w14:paraId="75742547"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Ghanbari, A., Malyshev, A., Volgushev, M., &amp; Stevenson, I. H. (2017). Estimating short-term synaptic plasticity from pre- and postsynaptic spiking. </w:t>
      </w:r>
      <w:r w:rsidRPr="00FD23EA">
        <w:rPr>
          <w:rFonts w:cs="Open Sans"/>
          <w:i/>
          <w:iCs/>
          <w:noProof/>
          <w:szCs w:val="24"/>
        </w:rPr>
        <w:t>PLOS Computational Biology</w:t>
      </w:r>
      <w:r w:rsidRPr="00FD23EA">
        <w:rPr>
          <w:rFonts w:cs="Open Sans"/>
          <w:noProof/>
          <w:szCs w:val="24"/>
        </w:rPr>
        <w:t xml:space="preserve">, </w:t>
      </w:r>
      <w:r w:rsidRPr="00FD23EA">
        <w:rPr>
          <w:rFonts w:cs="Open Sans"/>
          <w:i/>
          <w:iCs/>
          <w:noProof/>
          <w:szCs w:val="24"/>
        </w:rPr>
        <w:t>13</w:t>
      </w:r>
      <w:r w:rsidRPr="00FD23EA">
        <w:rPr>
          <w:rFonts w:cs="Open Sans"/>
          <w:noProof/>
          <w:szCs w:val="24"/>
        </w:rPr>
        <w:t>(9), e1005738. https://doi.org/10.1371/journal.pcbi.1005738</w:t>
      </w:r>
    </w:p>
    <w:p w14:paraId="03C71AFE"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Ghanbari, A., Ren, N., Keine, C., Stoelzel, C., Englitz, B., Swadlow, H. A., &amp; Stevenson, I. H. (2020). Modeling the Short-Term Dynamics of in Vivo Excitatory Spike Transmission. </w:t>
      </w:r>
      <w:r w:rsidRPr="00FD23EA">
        <w:rPr>
          <w:rFonts w:cs="Open Sans"/>
          <w:i/>
          <w:iCs/>
          <w:noProof/>
          <w:szCs w:val="24"/>
        </w:rPr>
        <w:t>Journal of Neuroscience</w:t>
      </w:r>
      <w:r w:rsidRPr="00FD23EA">
        <w:rPr>
          <w:rFonts w:cs="Open Sans"/>
          <w:noProof/>
          <w:szCs w:val="24"/>
        </w:rPr>
        <w:t xml:space="preserve">, </w:t>
      </w:r>
      <w:r w:rsidRPr="00FD23EA">
        <w:rPr>
          <w:rFonts w:cs="Open Sans"/>
          <w:i/>
          <w:iCs/>
          <w:noProof/>
          <w:szCs w:val="24"/>
        </w:rPr>
        <w:t>40</w:t>
      </w:r>
      <w:r w:rsidRPr="00FD23EA">
        <w:rPr>
          <w:rFonts w:cs="Open Sans"/>
          <w:noProof/>
          <w:szCs w:val="24"/>
        </w:rPr>
        <w:t>(21), 4185–4202. https://doi.org/10.1523/JNEUROSCI.1482-19.2020</w:t>
      </w:r>
    </w:p>
    <w:p w14:paraId="0863420B"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Graupner, M., &amp; Brunel, N. (2012). Calcium-based plasticity model explains sensitivity of synaptic changes to spike pattern, rate, and dendritic location. </w:t>
      </w:r>
      <w:r w:rsidRPr="00FD23EA">
        <w:rPr>
          <w:rFonts w:cs="Open Sans"/>
          <w:i/>
          <w:iCs/>
          <w:noProof/>
          <w:szCs w:val="24"/>
        </w:rPr>
        <w:t>Proceedings of the National Academy of Sciences</w:t>
      </w:r>
      <w:r w:rsidRPr="00FD23EA">
        <w:rPr>
          <w:rFonts w:cs="Open Sans"/>
          <w:noProof/>
          <w:szCs w:val="24"/>
        </w:rPr>
        <w:t xml:space="preserve">, </w:t>
      </w:r>
      <w:r w:rsidRPr="00FD23EA">
        <w:rPr>
          <w:rFonts w:cs="Open Sans"/>
          <w:i/>
          <w:iCs/>
          <w:noProof/>
          <w:szCs w:val="24"/>
        </w:rPr>
        <w:t>109</w:t>
      </w:r>
      <w:r w:rsidRPr="00FD23EA">
        <w:rPr>
          <w:rFonts w:cs="Open Sans"/>
          <w:noProof/>
          <w:szCs w:val="24"/>
        </w:rPr>
        <w:t>(10), 3991–3996. https://doi.org/10.1073/pnas.1109359109</w:t>
      </w:r>
    </w:p>
    <w:p w14:paraId="62E94336"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Kobayashi, R., Kurita, S., Kurth, A., Kitano, K., Mizuseki, K., Diesmann, M., Richmond, B. J., &amp; Shinomoto, S. (2019). Reconstructing neuronal circuitry from parallel spike trains. </w:t>
      </w:r>
      <w:r w:rsidRPr="00FD23EA">
        <w:rPr>
          <w:rFonts w:cs="Open Sans"/>
          <w:i/>
          <w:iCs/>
          <w:noProof/>
          <w:szCs w:val="24"/>
        </w:rPr>
        <w:t>Nature Communications</w:t>
      </w:r>
      <w:r w:rsidRPr="00FD23EA">
        <w:rPr>
          <w:rFonts w:cs="Open Sans"/>
          <w:noProof/>
          <w:szCs w:val="24"/>
        </w:rPr>
        <w:t xml:space="preserve">, </w:t>
      </w:r>
      <w:r w:rsidRPr="00FD23EA">
        <w:rPr>
          <w:rFonts w:cs="Open Sans"/>
          <w:i/>
          <w:iCs/>
          <w:noProof/>
          <w:szCs w:val="24"/>
        </w:rPr>
        <w:t>10</w:t>
      </w:r>
      <w:r w:rsidRPr="00FD23EA">
        <w:rPr>
          <w:rFonts w:cs="Open Sans"/>
          <w:noProof/>
          <w:szCs w:val="24"/>
        </w:rPr>
        <w:t>(1), 4468. https://doi.org/10.1038/s41467-019-12225-2</w:t>
      </w:r>
    </w:p>
    <w:p w14:paraId="29C456B2"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Linderman, S., Stock, C. H., &amp; Adams, R. P. (2014). A framework for studying synaptic plasticity with neural spike train data. In Z. Ghahramani, M. Welling, C. Cortes, N. Lawrence, &amp; K. Q. Weinberger (Eds.), </w:t>
      </w:r>
      <w:r w:rsidRPr="00FD23EA">
        <w:rPr>
          <w:rFonts w:cs="Open Sans"/>
          <w:i/>
          <w:iCs/>
          <w:noProof/>
          <w:szCs w:val="24"/>
        </w:rPr>
        <w:t>Advances in Neural Information Processing Systems</w:t>
      </w:r>
      <w:r w:rsidRPr="00FD23EA">
        <w:rPr>
          <w:rFonts w:cs="Open Sans"/>
          <w:noProof/>
          <w:szCs w:val="24"/>
        </w:rPr>
        <w:t xml:space="preserve"> (Vol. 27, pp. 2330–2338). Curran Associates, Inc. https://proceedings.neurips.cc/paper/2014/file/4122cb13c7a474c1976c9706ae36521d-Paper.pdf</w:t>
      </w:r>
    </w:p>
    <w:p w14:paraId="6C3EA99A"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Mantel, G. W. H., &amp; Lemon, R. N. (1987). Cross-correlation reveals facilitation of single motor units in thenar muscles by single corticospinal neurones in the conscious monkey. </w:t>
      </w:r>
      <w:r w:rsidRPr="00FD23EA">
        <w:rPr>
          <w:rFonts w:cs="Open Sans"/>
          <w:i/>
          <w:iCs/>
          <w:noProof/>
          <w:szCs w:val="24"/>
        </w:rPr>
        <w:t>Neuroscience Letters</w:t>
      </w:r>
      <w:r w:rsidRPr="00FD23EA">
        <w:rPr>
          <w:rFonts w:cs="Open Sans"/>
          <w:noProof/>
          <w:szCs w:val="24"/>
        </w:rPr>
        <w:t xml:space="preserve">, </w:t>
      </w:r>
      <w:r w:rsidRPr="00FD23EA">
        <w:rPr>
          <w:rFonts w:cs="Open Sans"/>
          <w:i/>
          <w:iCs/>
          <w:noProof/>
          <w:szCs w:val="24"/>
        </w:rPr>
        <w:t>77</w:t>
      </w:r>
      <w:r w:rsidRPr="00FD23EA">
        <w:rPr>
          <w:rFonts w:cs="Open Sans"/>
          <w:noProof/>
          <w:szCs w:val="24"/>
        </w:rPr>
        <w:t>(1), 113–118. https://doi.org/10.1016/0304-3940(87)90617-3</w:t>
      </w:r>
    </w:p>
    <w:p w14:paraId="3AFD68F7"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Paninski, L., Ahmadian, Y., Ferreira, D. G., Koyama, S., Rahnama Rad, K., Vidne, M., Vogelstein, J., &amp; Wu, W. (2010). A new look at state-space models for neural data. In </w:t>
      </w:r>
      <w:r w:rsidRPr="00FD23EA">
        <w:rPr>
          <w:rFonts w:cs="Open Sans"/>
          <w:i/>
          <w:iCs/>
          <w:noProof/>
          <w:szCs w:val="24"/>
        </w:rPr>
        <w:t>Journal of Computational Neuroscience</w:t>
      </w:r>
      <w:r w:rsidRPr="00FD23EA">
        <w:rPr>
          <w:rFonts w:cs="Open Sans"/>
          <w:noProof/>
          <w:szCs w:val="24"/>
        </w:rPr>
        <w:t xml:space="preserve"> (Vol. 29, Issues 1–2, pp. 107–126). Springer. https://doi.org/10.1007/s10827-009-0179-x</w:t>
      </w:r>
    </w:p>
    <w:p w14:paraId="26B0947D"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Perkel, D. H., Gerstein, G. L., &amp; Moore, G. P. (1967). Neuronal Spike Trains and </w:t>
      </w:r>
      <w:r w:rsidRPr="00FD23EA">
        <w:rPr>
          <w:rFonts w:cs="Open Sans"/>
          <w:noProof/>
          <w:szCs w:val="24"/>
        </w:rPr>
        <w:lastRenderedPageBreak/>
        <w:t xml:space="preserve">Stochastic Point Processes: II. Simultaneous Spike Trains. </w:t>
      </w:r>
      <w:r w:rsidRPr="00FD23EA">
        <w:rPr>
          <w:rFonts w:cs="Open Sans"/>
          <w:i/>
          <w:iCs/>
          <w:noProof/>
          <w:szCs w:val="24"/>
        </w:rPr>
        <w:t>Biophysical Journal</w:t>
      </w:r>
      <w:r w:rsidRPr="00FD23EA">
        <w:rPr>
          <w:rFonts w:cs="Open Sans"/>
          <w:noProof/>
          <w:szCs w:val="24"/>
        </w:rPr>
        <w:t xml:space="preserve">, </w:t>
      </w:r>
      <w:r w:rsidRPr="00FD23EA">
        <w:rPr>
          <w:rFonts w:cs="Open Sans"/>
          <w:i/>
          <w:iCs/>
          <w:noProof/>
          <w:szCs w:val="24"/>
        </w:rPr>
        <w:t>7</w:t>
      </w:r>
      <w:r w:rsidRPr="00FD23EA">
        <w:rPr>
          <w:rFonts w:cs="Open Sans"/>
          <w:noProof/>
          <w:szCs w:val="24"/>
        </w:rPr>
        <w:t>(4), 419–440. https://doi.org/10.1016/S0006-3495(67)86597-4</w:t>
      </w:r>
    </w:p>
    <w:p w14:paraId="5F3D4132"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Rauch, H. E., Tung, F., &amp; Striebel, C. T. (1965). Maximum likelihood estimates of linear dynamic systems. </w:t>
      </w:r>
      <w:r w:rsidRPr="00FD23EA">
        <w:rPr>
          <w:rFonts w:cs="Open Sans"/>
          <w:i/>
          <w:iCs/>
          <w:noProof/>
          <w:szCs w:val="24"/>
        </w:rPr>
        <w:t>AIAA Journal</w:t>
      </w:r>
      <w:r w:rsidRPr="00FD23EA">
        <w:rPr>
          <w:rFonts w:cs="Open Sans"/>
          <w:noProof/>
          <w:szCs w:val="24"/>
        </w:rPr>
        <w:t xml:space="preserve">, </w:t>
      </w:r>
      <w:r w:rsidRPr="00FD23EA">
        <w:rPr>
          <w:rFonts w:cs="Open Sans"/>
          <w:i/>
          <w:iCs/>
          <w:noProof/>
          <w:szCs w:val="24"/>
        </w:rPr>
        <w:t>3</w:t>
      </w:r>
      <w:r w:rsidRPr="00FD23EA">
        <w:rPr>
          <w:rFonts w:cs="Open Sans"/>
          <w:noProof/>
          <w:szCs w:val="24"/>
        </w:rPr>
        <w:t>(8), 1445–1450. https://doi.org/10.2514/3.3166</w:t>
      </w:r>
    </w:p>
    <w:p w14:paraId="4BFB076F"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Ren, N., Ito, S., Hafizi, H., Beggs, J. M., &amp; Stevenson, I. H. (2020). Model-based detection of putative synaptic connections from spike recordings with latency and type constraints. </w:t>
      </w:r>
      <w:r w:rsidRPr="00FD23EA">
        <w:rPr>
          <w:rFonts w:cs="Open Sans"/>
          <w:i/>
          <w:iCs/>
          <w:noProof/>
          <w:szCs w:val="24"/>
        </w:rPr>
        <w:t>Journal of Neurophysiology</w:t>
      </w:r>
      <w:r w:rsidRPr="00FD23EA">
        <w:rPr>
          <w:rFonts w:cs="Open Sans"/>
          <w:noProof/>
          <w:szCs w:val="24"/>
        </w:rPr>
        <w:t>. https://doi.org/10.1152/jn.00066.2020</w:t>
      </w:r>
    </w:p>
    <w:p w14:paraId="78591938"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mith, A. C., &amp; Brown, E. N. (2003). Estimating a state-space model from point process observations. </w:t>
      </w:r>
      <w:r w:rsidRPr="00FD23EA">
        <w:rPr>
          <w:rFonts w:cs="Open Sans"/>
          <w:i/>
          <w:iCs/>
          <w:noProof/>
          <w:szCs w:val="24"/>
        </w:rPr>
        <w:t>Neural Computation</w:t>
      </w:r>
      <w:r w:rsidRPr="00FD23EA">
        <w:rPr>
          <w:rFonts w:cs="Open Sans"/>
          <w:noProof/>
          <w:szCs w:val="24"/>
        </w:rPr>
        <w:t xml:space="preserve">, </w:t>
      </w:r>
      <w:r w:rsidRPr="00FD23EA">
        <w:rPr>
          <w:rFonts w:cs="Open Sans"/>
          <w:i/>
          <w:iCs/>
          <w:noProof/>
          <w:szCs w:val="24"/>
        </w:rPr>
        <w:t>15</w:t>
      </w:r>
      <w:r w:rsidRPr="00FD23EA">
        <w:rPr>
          <w:rFonts w:cs="Open Sans"/>
          <w:noProof/>
          <w:szCs w:val="24"/>
        </w:rPr>
        <w:t>(5), 965–991. https://doi.org/10.1162/089976603765202622</w:t>
      </w:r>
    </w:p>
    <w:p w14:paraId="0D2968C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tevenson, I. H. (2016). Flexible models for spike count data with both over- and under- dispersion. </w:t>
      </w:r>
      <w:r w:rsidRPr="00FD23EA">
        <w:rPr>
          <w:rFonts w:cs="Open Sans"/>
          <w:i/>
          <w:iCs/>
          <w:noProof/>
          <w:szCs w:val="24"/>
        </w:rPr>
        <w:t>Journal of Computational Neuroscience</w:t>
      </w:r>
      <w:r w:rsidRPr="00FD23EA">
        <w:rPr>
          <w:rFonts w:cs="Open Sans"/>
          <w:noProof/>
          <w:szCs w:val="24"/>
        </w:rPr>
        <w:t xml:space="preserve">, </w:t>
      </w:r>
      <w:r w:rsidRPr="00FD23EA">
        <w:rPr>
          <w:rFonts w:cs="Open Sans"/>
          <w:i/>
          <w:iCs/>
          <w:noProof/>
          <w:szCs w:val="24"/>
        </w:rPr>
        <w:t>41</w:t>
      </w:r>
      <w:r w:rsidRPr="00FD23EA">
        <w:rPr>
          <w:rFonts w:cs="Open Sans"/>
          <w:noProof/>
          <w:szCs w:val="24"/>
        </w:rPr>
        <w:t>(1), 29–43. https://doi.org/10.1007/s10827-016-0603-y</w:t>
      </w:r>
    </w:p>
    <w:p w14:paraId="08A4DE9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tevenson, I. H. (2018). Omitted Variable Bias in GLMs of Neural Spiking Activity. </w:t>
      </w:r>
      <w:r w:rsidRPr="00FD23EA">
        <w:rPr>
          <w:rFonts w:cs="Open Sans"/>
          <w:i/>
          <w:iCs/>
          <w:noProof/>
          <w:szCs w:val="24"/>
        </w:rPr>
        <w:t>Neural Computation</w:t>
      </w:r>
      <w:r w:rsidRPr="00FD23EA">
        <w:rPr>
          <w:rFonts w:cs="Open Sans"/>
          <w:noProof/>
          <w:szCs w:val="24"/>
        </w:rPr>
        <w:t xml:space="preserve">, </w:t>
      </w:r>
      <w:r w:rsidRPr="00FD23EA">
        <w:rPr>
          <w:rFonts w:cs="Open Sans"/>
          <w:i/>
          <w:iCs/>
          <w:noProof/>
          <w:szCs w:val="24"/>
        </w:rPr>
        <w:t>30</w:t>
      </w:r>
      <w:r w:rsidRPr="00FD23EA">
        <w:rPr>
          <w:rFonts w:cs="Open Sans"/>
          <w:noProof/>
          <w:szCs w:val="24"/>
        </w:rPr>
        <w:t>(12), 3227–3258. https://doi.org/10.1162/neco_a_01138</w:t>
      </w:r>
    </w:p>
    <w:p w14:paraId="37FB9029"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tevenson, I. H., &amp; Kording, K. (2011). Inferring spike-timing-dependent plasticity from spike train data. In J. Shawe-Taylor, R. S. Zemel, P. Bartlett, F. C. N. Pereira, &amp; K. Q. Weinberger (Eds.), </w:t>
      </w:r>
      <w:r w:rsidRPr="00FD23EA">
        <w:rPr>
          <w:rFonts w:cs="Open Sans"/>
          <w:i/>
          <w:iCs/>
          <w:noProof/>
          <w:szCs w:val="24"/>
        </w:rPr>
        <w:t>Advances in Neural Information Processing Systems</w:t>
      </w:r>
      <w:r w:rsidRPr="00FD23EA">
        <w:rPr>
          <w:rFonts w:cs="Open Sans"/>
          <w:noProof/>
          <w:szCs w:val="24"/>
        </w:rPr>
        <w:t xml:space="preserve"> (Vol. 24).</w:t>
      </w:r>
    </w:p>
    <w:p w14:paraId="48D637CE"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wadlow, H. A., &amp; Gusev, A. G. (2001). The impact of “bursting” thalamic impulses at a neocortical synapse. </w:t>
      </w:r>
      <w:r w:rsidRPr="00FD23EA">
        <w:rPr>
          <w:rFonts w:cs="Open Sans"/>
          <w:i/>
          <w:iCs/>
          <w:noProof/>
          <w:szCs w:val="24"/>
        </w:rPr>
        <w:t>Nature Neuroscience</w:t>
      </w:r>
      <w:r w:rsidRPr="00FD23EA">
        <w:rPr>
          <w:rFonts w:cs="Open Sans"/>
          <w:noProof/>
          <w:szCs w:val="24"/>
        </w:rPr>
        <w:t xml:space="preserve">, </w:t>
      </w:r>
      <w:r w:rsidRPr="00FD23EA">
        <w:rPr>
          <w:rFonts w:cs="Open Sans"/>
          <w:i/>
          <w:iCs/>
          <w:noProof/>
          <w:szCs w:val="24"/>
        </w:rPr>
        <w:t>4</w:t>
      </w:r>
      <w:r w:rsidRPr="00FD23EA">
        <w:rPr>
          <w:rFonts w:cs="Open Sans"/>
          <w:noProof/>
          <w:szCs w:val="24"/>
        </w:rPr>
        <w:t>(4), 402–408. https://doi.org/10.1038/86054</w:t>
      </w:r>
    </w:p>
    <w:p w14:paraId="5D27BB8A"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FD23EA">
        <w:rPr>
          <w:rFonts w:cs="Open Sans"/>
          <w:i/>
          <w:iCs/>
          <w:noProof/>
          <w:szCs w:val="24"/>
        </w:rPr>
        <w:t>Journal of Neurophysiology</w:t>
      </w:r>
      <w:r w:rsidRPr="00FD23EA">
        <w:rPr>
          <w:rFonts w:cs="Open Sans"/>
          <w:noProof/>
          <w:szCs w:val="24"/>
        </w:rPr>
        <w:t xml:space="preserve">, </w:t>
      </w:r>
      <w:r w:rsidRPr="00FD23EA">
        <w:rPr>
          <w:rFonts w:cs="Open Sans"/>
          <w:i/>
          <w:iCs/>
          <w:noProof/>
          <w:szCs w:val="24"/>
        </w:rPr>
        <w:t>93</w:t>
      </w:r>
      <w:r w:rsidRPr="00FD23EA">
        <w:rPr>
          <w:rFonts w:cs="Open Sans"/>
          <w:noProof/>
          <w:szCs w:val="24"/>
        </w:rPr>
        <w:t>(2), 1074–1089.</w:t>
      </w:r>
    </w:p>
    <w:p w14:paraId="585297F0"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Usrey, W. M., Alonso, J. M., &amp; Reid, R. C. (2000). Synaptic interactions between thalamic inputs to simple cells in cat visual cortex. </w:t>
      </w:r>
      <w:r w:rsidRPr="00FD23EA">
        <w:rPr>
          <w:rFonts w:cs="Open Sans"/>
          <w:i/>
          <w:iCs/>
          <w:noProof/>
          <w:szCs w:val="24"/>
        </w:rPr>
        <w:t>Journal of Neuroscience</w:t>
      </w:r>
      <w:r w:rsidRPr="00FD23EA">
        <w:rPr>
          <w:rFonts w:cs="Open Sans"/>
          <w:noProof/>
          <w:szCs w:val="24"/>
        </w:rPr>
        <w:t xml:space="preserve">, </w:t>
      </w:r>
      <w:r w:rsidRPr="00FD23EA">
        <w:rPr>
          <w:rFonts w:cs="Open Sans"/>
          <w:i/>
          <w:iCs/>
          <w:noProof/>
          <w:szCs w:val="24"/>
        </w:rPr>
        <w:t>20</w:t>
      </w:r>
      <w:r w:rsidRPr="00FD23EA">
        <w:rPr>
          <w:rFonts w:cs="Open Sans"/>
          <w:noProof/>
          <w:szCs w:val="24"/>
        </w:rPr>
        <w:t>(14), 5461–5467. https://doi.org/10.1523/jneurosci.20-14-05461.2000</w:t>
      </w:r>
    </w:p>
    <w:p w14:paraId="739BC739" w14:textId="77777777" w:rsidR="00FD23EA" w:rsidRPr="00FD23EA" w:rsidRDefault="00FD23EA" w:rsidP="00FD23EA">
      <w:pPr>
        <w:widowControl w:val="0"/>
        <w:autoSpaceDE w:val="0"/>
        <w:autoSpaceDN w:val="0"/>
        <w:adjustRightInd w:val="0"/>
        <w:spacing w:line="240" w:lineRule="auto"/>
        <w:ind w:left="480" w:hanging="480"/>
        <w:rPr>
          <w:rFonts w:cs="Open Sans"/>
          <w:noProof/>
        </w:rPr>
      </w:pPr>
      <w:r w:rsidRPr="00FD23EA">
        <w:rPr>
          <w:rFonts w:cs="Open Sans"/>
          <w:noProof/>
          <w:szCs w:val="24"/>
        </w:rPr>
        <w:t xml:space="preserve">Zucker, R. S., &amp; Regehr, W. G. (2002). Short-Term Synaptic Plasticity. </w:t>
      </w:r>
      <w:r w:rsidRPr="00FD23EA">
        <w:rPr>
          <w:rFonts w:cs="Open Sans"/>
          <w:i/>
          <w:iCs/>
          <w:noProof/>
          <w:szCs w:val="24"/>
        </w:rPr>
        <w:t>Annual Review of Physiology</w:t>
      </w:r>
      <w:r w:rsidRPr="00FD23EA">
        <w:rPr>
          <w:rFonts w:cs="Open Sans"/>
          <w:noProof/>
          <w:szCs w:val="24"/>
        </w:rPr>
        <w:t xml:space="preserve">, </w:t>
      </w:r>
      <w:r w:rsidRPr="00FD23EA">
        <w:rPr>
          <w:rFonts w:cs="Open Sans"/>
          <w:i/>
          <w:iCs/>
          <w:noProof/>
          <w:szCs w:val="24"/>
        </w:rPr>
        <w:t>64</w:t>
      </w:r>
      <w:r w:rsidRPr="00FD23EA">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5" w:author="Ganchao Wei" w:date="2020-12-20T15:11:00Z" w:initials="GW">
    <w:p w14:paraId="7871B893" w14:textId="77777777" w:rsidR="00A47F08" w:rsidRDefault="00A47F08" w:rsidP="003E3821">
      <w:pPr>
        <w:jc w:val="both"/>
      </w:pPr>
      <w:r>
        <w:rPr>
          <w:rStyle w:val="CommentReference"/>
        </w:rPr>
        <w:annotationRef/>
      </w:r>
      <w:r>
        <w:t>Cite along with Swadlow for partitions based on ISI…</w:t>
      </w:r>
    </w:p>
    <w:p w14:paraId="3DC2C4A2" w14:textId="77777777" w:rsidR="00A47F08" w:rsidRDefault="00A47F08" w:rsidP="003E3821">
      <w:pPr>
        <w:jc w:val="both"/>
      </w:pPr>
      <w:r w:rsidRPr="0018525B">
        <w:t xml:space="preserve">https://www.jneurosci.org/content/20/14/5461.short </w:t>
      </w:r>
    </w:p>
    <w:p w14:paraId="73FE3D9C" w14:textId="77777777" w:rsidR="00A47F08" w:rsidRDefault="00A47F08" w:rsidP="003E3821">
      <w:pPr>
        <w:jc w:val="both"/>
      </w:pPr>
      <w:hyperlink r:id="rId1" w:history="1">
        <w:r w:rsidRPr="005F5F56">
          <w:rPr>
            <w:rStyle w:val="Hyperlink"/>
          </w:rPr>
          <w:t>https://www.sciencedirect.com/science/article/abs/pii/0304394087906173</w:t>
        </w:r>
      </w:hyperlink>
    </w:p>
    <w:p w14:paraId="7B8E83CD" w14:textId="77777777" w:rsidR="00A47F08" w:rsidRDefault="00A47F08" w:rsidP="003E3821">
      <w:pPr>
        <w:jc w:val="both"/>
      </w:pPr>
      <w:hyperlink r:id="rId2" w:history="1">
        <w:r w:rsidRPr="005F5F56">
          <w:rPr>
            <w:rStyle w:val="Hyperlink"/>
          </w:rPr>
          <w:t>https://www.sciencedirect.com/science/article/pii/S0896627300805255</w:t>
        </w:r>
      </w:hyperlink>
    </w:p>
    <w:p w14:paraId="66323A20" w14:textId="256352AD" w:rsidR="00A47F08" w:rsidRDefault="00A47F08" w:rsidP="003E3821">
      <w:pPr>
        <w:pStyle w:val="CommentText"/>
      </w:pPr>
      <w:r w:rsidRPr="0018525B">
        <w:t>https://jov.arvojournals.org/article.aspx?articleid=2122035</w:t>
      </w:r>
    </w:p>
  </w:comment>
  <w:comment w:id="63" w:author="Ian Stevenson" w:date="2020-12-29T13:20:00Z" w:initials="IS">
    <w:p w14:paraId="346B2A65" w14:textId="6F333A66" w:rsidR="00A47F08" w:rsidRDefault="00A47F08">
      <w:pPr>
        <w:pStyle w:val="CommentText"/>
      </w:pPr>
      <w:r>
        <w:rPr>
          <w:rStyle w:val="CommentReference"/>
        </w:rPr>
        <w:annotationRef/>
      </w:r>
      <w:r>
        <w:t>these citations are all for dynamic coupling</w:t>
      </w:r>
    </w:p>
  </w:comment>
  <w:comment w:id="80" w:author="Ganchao Wei" w:date="2020-12-13T09:18:00Z" w:initials="GW">
    <w:p w14:paraId="6756882C" w14:textId="10468FFD" w:rsidR="00A47F08" w:rsidRDefault="00A47F08">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w:t>
      </w:r>
      <w:proofErr w:type="gramStart"/>
      <w:r>
        <w:rPr>
          <w:lang w:eastAsia="zh-CN"/>
        </w:rPr>
        <w:t>1:k</w:t>
      </w:r>
      <w:proofErr w:type="gramEnd"/>
      <w:r>
        <w:rPr>
          <w:lang w:eastAsia="zh-CN"/>
        </w:rPr>
        <w:t>-1”, since it’s more concise. Otherwise, do we need change “</w:t>
      </w:r>
      <w:proofErr w:type="gramStart"/>
      <w:r>
        <w:rPr>
          <w:lang w:eastAsia="zh-CN"/>
        </w:rPr>
        <w:t>1:k</w:t>
      </w:r>
      <w:proofErr w:type="gramEnd"/>
      <w:r>
        <w:rPr>
          <w:lang w:eastAsia="zh-CN"/>
        </w:rPr>
        <w:t>-1” to “k-h:k-1” for the remaining part?</w:t>
      </w:r>
    </w:p>
  </w:comment>
  <w:comment w:id="98" w:author="ian" w:date="2020-12-10T10:11:00Z" w:initials="i">
    <w:p w14:paraId="2118F302" w14:textId="0A9B8F96" w:rsidR="00A47F08" w:rsidRDefault="00A47F08">
      <w:pPr>
        <w:pStyle w:val="CommentText"/>
      </w:pPr>
      <w:r>
        <w:rPr>
          <w:rStyle w:val="CommentReference"/>
        </w:rPr>
        <w:annotationRef/>
      </w:r>
      <w:r>
        <w:t>I thought we did include history in most of the results. Also, I’m not sure this citation and the point about bias makes sense here.</w:t>
      </w:r>
    </w:p>
  </w:comment>
  <w:comment w:id="101" w:author="ian" w:date="2020-11-20T15:58:00Z" w:initials="i">
    <w:p w14:paraId="125D3E42" w14:textId="0F0CCFA7" w:rsidR="00A47F08" w:rsidRDefault="00A47F08">
      <w:pPr>
        <w:pStyle w:val="CommentText"/>
      </w:pPr>
      <w:r>
        <w:rPr>
          <w:rStyle w:val="CommentReference"/>
        </w:rPr>
        <w:annotationRef/>
      </w:r>
      <w:r>
        <w:t>Is it two-stage? Somehow I was thinking it’s just a single optimization, but with random restarts (which we should mention, since it’s not a convex optimization)</w:t>
      </w:r>
    </w:p>
  </w:comment>
  <w:comment w:id="102" w:author="Ganchao Wei" w:date="2020-11-21T19:07:00Z" w:initials="GW">
    <w:p w14:paraId="4CF47A2A" w14:textId="6EAC53F5" w:rsidR="00A47F08" w:rsidRDefault="00A47F08">
      <w:pPr>
        <w:pStyle w:val="CommentText"/>
      </w:pPr>
      <w:r>
        <w:rPr>
          <w:rStyle w:val="CommentReference"/>
        </w:rPr>
        <w:annotationRef/>
      </w:r>
      <w:r>
        <w:t>The paper said the parameters are estimated in two stages (line 145-149).</w:t>
      </w:r>
    </w:p>
  </w:comment>
  <w:comment w:id="103" w:author="ian" w:date="2020-12-10T10:29:00Z" w:initials="i">
    <w:p w14:paraId="5DACB1E8" w14:textId="55A2D754" w:rsidR="00A47F08" w:rsidRDefault="00A47F08">
      <w:pPr>
        <w:pStyle w:val="CommentText"/>
      </w:pPr>
      <w:r>
        <w:rPr>
          <w:rStyle w:val="CommentReference"/>
        </w:rPr>
        <w:annotationRef/>
      </w:r>
      <w:r>
        <w:t>Is there a penalty in the version that you are using? If there is we need to explain it or say that it’s the same as Ren et al (if that’s how it is).</w:t>
      </w:r>
    </w:p>
  </w:comment>
  <w:comment w:id="104" w:author="Ganchao Wei" w:date="2020-12-13T09:40:00Z" w:initials="GW">
    <w:p w14:paraId="11B62746" w14:textId="6A36506D" w:rsidR="00A47F08" w:rsidRDefault="00A47F08">
      <w:pPr>
        <w:pStyle w:val="CommentText"/>
      </w:pPr>
      <w:r>
        <w:rPr>
          <w:rStyle w:val="CommentReference"/>
        </w:rPr>
        <w:annotationRef/>
      </w:r>
      <w:r>
        <w:t>I think I didn’t use the penalized version. Sorry for the confusion…</w:t>
      </w:r>
    </w:p>
  </w:comment>
  <w:comment w:id="105" w:author="ian" w:date="2020-12-10T11:11:00Z" w:initials="i">
    <w:p w14:paraId="0C47450C" w14:textId="01FFB649" w:rsidR="00A47F08" w:rsidRDefault="00A47F08">
      <w:pPr>
        <w:pStyle w:val="CommentText"/>
      </w:pPr>
      <w:r>
        <w:rPr>
          <w:rStyle w:val="CommentReference"/>
        </w:rPr>
        <w:annotationRef/>
      </w:r>
      <w:r>
        <w:t xml:space="preserve">I’m basing this all on </w:t>
      </w:r>
      <w:proofErr w:type="spellStart"/>
      <w:r>
        <w:t>synConEst.m</w:t>
      </w:r>
      <w:proofErr w:type="spellEnd"/>
      <w:r>
        <w:t>… you should double check that it’s right</w:t>
      </w:r>
    </w:p>
  </w:comment>
  <w:comment w:id="106" w:author="Ganchao Wei" w:date="2020-12-13T09:45:00Z" w:initials="GW">
    <w:p w14:paraId="5B5EBFEC" w14:textId="6B47366D" w:rsidR="00A47F08" w:rsidRDefault="00A47F08">
      <w:pPr>
        <w:pStyle w:val="CommentText"/>
      </w:pPr>
      <w:r>
        <w:rPr>
          <w:rStyle w:val="CommentReference"/>
        </w:rPr>
        <w:annotationRef/>
      </w:r>
      <w:r>
        <w:t>Yes, you are right.</w:t>
      </w:r>
    </w:p>
  </w:comment>
  <w:comment w:id="134" w:author="Ian Stevenson" w:date="2020-12-29T13:29:00Z" w:initials="IS">
    <w:p w14:paraId="670807F9" w14:textId="1BBB85A8" w:rsidR="00A47F08" w:rsidRDefault="00A47F08">
      <w:pPr>
        <w:pStyle w:val="CommentText"/>
      </w:pPr>
      <w:r>
        <w:rPr>
          <w:rStyle w:val="CommentReference"/>
        </w:rPr>
        <w:annotationRef/>
      </w:r>
      <w:r>
        <w:t>?</w:t>
      </w:r>
    </w:p>
  </w:comment>
  <w:comment w:id="135" w:author="Ganchao Wei" w:date="2020-12-14T08:59:00Z" w:initials="GW">
    <w:p w14:paraId="2D7FA770" w14:textId="62BEB185" w:rsidR="00A47F08" w:rsidRDefault="00A47F08">
      <w:pPr>
        <w:pStyle w:val="CommentText"/>
      </w:pPr>
      <w:r>
        <w:rPr>
          <w:rStyle w:val="CommentReference"/>
        </w:rPr>
        <w:annotationRef/>
      </w:r>
      <w:r w:rsidRPr="00630EA0">
        <w:t xml:space="preserve">basis = </w:t>
      </w:r>
      <w:proofErr w:type="spellStart"/>
      <w:proofErr w:type="gramStart"/>
      <w:r w:rsidRPr="00630EA0">
        <w:t>getBasis</w:t>
      </w:r>
      <w:proofErr w:type="spellEnd"/>
      <w:r w:rsidRPr="00630EA0">
        <w:t>(</w:t>
      </w:r>
      <w:proofErr w:type="gramEnd"/>
      <w:r w:rsidRPr="00630EA0">
        <w:t>'</w:t>
      </w:r>
      <w:proofErr w:type="spellStart"/>
      <w:r w:rsidRPr="00630EA0">
        <w:t>rcos</w:t>
      </w:r>
      <w:proofErr w:type="spellEnd"/>
      <w:r w:rsidRPr="00630EA0">
        <w:t>', 5, 450, 50,0);</w:t>
      </w:r>
    </w:p>
  </w:comment>
  <w:comment w:id="136" w:author="ian" w:date="2020-12-10T14:07:00Z" w:initials="i">
    <w:p w14:paraId="391966E2" w14:textId="6124F947" w:rsidR="00A47F08" w:rsidRDefault="00A47F08">
      <w:pPr>
        <w:pStyle w:val="CommentText"/>
      </w:pPr>
      <w:r>
        <w:rPr>
          <w:rStyle w:val="CommentReference"/>
        </w:rPr>
        <w:annotationRef/>
      </w:r>
      <w:r>
        <w:t>Which results do this?</w:t>
      </w:r>
    </w:p>
  </w:comment>
  <w:comment w:id="137" w:author="Ganchao Wei" w:date="2020-12-13T10:07:00Z" w:initials="GW">
    <w:p w14:paraId="69B1FDF2" w14:textId="0B08E997" w:rsidR="00A47F08" w:rsidRDefault="00A47F08">
      <w:pPr>
        <w:pStyle w:val="CommentText"/>
      </w:pPr>
      <w:r>
        <w:rPr>
          <w:rStyle w:val="CommentReference"/>
        </w:rPr>
        <w:annotationRef/>
      </w:r>
      <w:r>
        <w:t xml:space="preserve">All results except for results in “Selection of Hyper-parameter </w:t>
      </w:r>
      <m:oMath>
        <m:r>
          <m:rPr>
            <m:sty m:val="bi"/>
          </m:rPr>
          <w:rPr>
            <w:rFonts w:ascii="Cambria Math" w:hAnsi="Cambria Math"/>
          </w:rPr>
          <m:t>Q</m:t>
        </m:r>
      </m:oMath>
      <w:r>
        <w:t xml:space="preserve"> in Adaptive Smoothing”</w:t>
      </w:r>
    </w:p>
  </w:comment>
  <w:comment w:id="227" w:author="Ian Stevenson" w:date="2021-01-02T11:06:00Z" w:initials="IS">
    <w:p w14:paraId="56061B64" w14:textId="1E69BE76" w:rsidR="00A47F08" w:rsidRDefault="00A47F08">
      <w:pPr>
        <w:pStyle w:val="CommentText"/>
      </w:pPr>
      <w:r>
        <w:rPr>
          <w:rStyle w:val="CommentReference"/>
        </w:rPr>
        <w:annotationRef/>
      </w:r>
      <w:r>
        <w:t>Is Q the same for the three cases in C?</w:t>
      </w:r>
    </w:p>
  </w:comment>
  <w:comment w:id="389" w:author="Ganchao Wei" w:date="2020-12-16T20:35:00Z" w:initials="GW">
    <w:p w14:paraId="195C2371" w14:textId="77777777" w:rsidR="00A47F08" w:rsidRDefault="00A47F08" w:rsidP="000C4E1C">
      <w:pPr>
        <w:pStyle w:val="CommentText"/>
      </w:pPr>
      <w:r>
        <w:rPr>
          <w:rStyle w:val="CommentReference"/>
        </w:rPr>
        <w:annotationRef/>
      </w:r>
      <w:r>
        <w:t xml:space="preserve">Is this acceptable? I just found I set baseline to be 6, i.e. post-firing rate = </w:t>
      </w:r>
      <w:proofErr w:type="gramStart"/>
      <w:r>
        <w:t>exp(</w:t>
      </w:r>
      <w:proofErr w:type="gramEnd"/>
      <w:r>
        <w:t>6)Hz = 400Hz</w:t>
      </w:r>
    </w:p>
  </w:comment>
  <w:comment w:id="485" w:author="Ian Stevenson [2]" w:date="2021-01-05T10:04:00Z" w:initials="IS">
    <w:p w14:paraId="0A494C4F" w14:textId="66CB27D2" w:rsidR="00A47F08" w:rsidRDefault="00A47F08">
      <w:pPr>
        <w:pStyle w:val="CommentText"/>
      </w:pPr>
      <w:r>
        <w:rPr>
          <w:rStyle w:val="CommentReference"/>
        </w:rPr>
        <w:annotationRef/>
      </w:r>
      <w:r>
        <w:t xml:space="preserve">It looks like it’s set to 30 from the </w:t>
      </w:r>
      <w:proofErr w:type="gramStart"/>
      <w:r>
        <w:t>figure?</w:t>
      </w:r>
      <w:proofErr w:type="gramEnd"/>
    </w:p>
  </w:comment>
  <w:comment w:id="529" w:author="ian" w:date="2020-12-15T12:23:00Z" w:initials="i">
    <w:p w14:paraId="5183626B" w14:textId="1C892E3F" w:rsidR="00A47F08" w:rsidRDefault="00A47F08">
      <w:pPr>
        <w:pStyle w:val="CommentText"/>
      </w:pPr>
      <w:r>
        <w:rPr>
          <w:rStyle w:val="CommentReference"/>
        </w:rPr>
        <w:annotationRef/>
      </w:r>
      <w:r>
        <w:t>Still needs a better ending</w:t>
      </w:r>
    </w:p>
  </w:comment>
  <w:comment w:id="530" w:author="ian" w:date="2020-12-15T12:31:00Z" w:initials="i">
    <w:p w14:paraId="7ACA5019" w14:textId="14BD9F19" w:rsidR="00A47F08" w:rsidRDefault="00A47F08">
      <w:pPr>
        <w:pStyle w:val="CommentText"/>
      </w:pPr>
      <w:r>
        <w:rPr>
          <w:rStyle w:val="CommentReference"/>
        </w:rPr>
        <w:annotationRef/>
      </w:r>
      <w:r>
        <w:t>We had this in the figure at some point. Can decide if we want to add it back...</w:t>
      </w:r>
    </w:p>
  </w:comment>
  <w:comment w:id="531" w:author="Ganchao Wei" w:date="2020-12-20T10:19:00Z" w:initials="GW">
    <w:p w14:paraId="4833CFE4" w14:textId="22B13A2B" w:rsidR="00A47F08" w:rsidRDefault="00A47F08">
      <w:pPr>
        <w:pStyle w:val="CommentText"/>
      </w:pPr>
      <w:r>
        <w:rPr>
          <w:rStyle w:val="CommentReference"/>
        </w:rPr>
        <w:annotationRef/>
      </w:r>
      <w:r>
        <w:t>You mean partition cross-correlograms according to 1) a very fine partition of recording time, which will lead to a bunch of split plots; or 2) according to quantiles of postsynaptic firing rate?</w:t>
      </w:r>
    </w:p>
    <w:p w14:paraId="057C80FC" w14:textId="77777777" w:rsidR="00A47F08" w:rsidRDefault="00A47F08">
      <w:pPr>
        <w:pStyle w:val="CommentText"/>
      </w:pPr>
    </w:p>
    <w:p w14:paraId="79A70A7C" w14:textId="4B4CE3D1" w:rsidR="00A47F08" w:rsidRDefault="00A47F08">
      <w:pPr>
        <w:pStyle w:val="CommentText"/>
      </w:pPr>
      <w:r>
        <w:t>Since now baseline is changing somewhat faster, split by quartiles of T is not enough.</w:t>
      </w:r>
    </w:p>
  </w:comment>
  <w:comment w:id="598" w:author="Ian Stevenson [2]" w:date="2021-01-05T10:14:00Z" w:initials="IS">
    <w:p w14:paraId="5359FF5B" w14:textId="6D43BE58" w:rsidR="00A47F08" w:rsidRDefault="00A47F08">
      <w:pPr>
        <w:pStyle w:val="CommentText"/>
      </w:pPr>
      <w:r>
        <w:t xml:space="preserve">I </w:t>
      </w:r>
      <w:proofErr w:type="gramStart"/>
      <w:r>
        <w:t>haven’t</w:t>
      </w:r>
      <w:proofErr w:type="gramEnd"/>
      <w:r>
        <w:t xml:space="preserve"> really heard the phrase “</w:t>
      </w:r>
      <w:r>
        <w:rPr>
          <w:rStyle w:val="CommentReference"/>
        </w:rPr>
        <w:annotationRef/>
      </w:r>
      <w:r>
        <w:t>miss to estimate”, but “misestimated” is a word.</w:t>
      </w:r>
    </w:p>
  </w:comment>
  <w:comment w:id="627" w:author="Ian Stevenson [2]" w:date="2021-01-05T10:22:00Z" w:initials="IS">
    <w:p w14:paraId="67C742D1" w14:textId="57904339" w:rsidR="00A47F08" w:rsidRDefault="00A47F08">
      <w:pPr>
        <w:pStyle w:val="CommentText"/>
      </w:pPr>
      <w:r>
        <w:rPr>
          <w:rStyle w:val="CommentReference"/>
        </w:rPr>
        <w:annotationRef/>
      </w:r>
      <w:r>
        <w:t>?</w:t>
      </w:r>
    </w:p>
  </w:comment>
  <w:comment w:id="625" w:author="Ganchao Wei" w:date="2020-12-20T10:45:00Z" w:initials="GW">
    <w:p w14:paraId="5BAB0C29" w14:textId="3DFC1900" w:rsidR="00A47F08" w:rsidRDefault="00A47F08">
      <w:pPr>
        <w:pStyle w:val="CommentText"/>
        <w:rPr>
          <w:lang w:eastAsia="zh-CN"/>
        </w:rPr>
      </w:pPr>
      <w:r>
        <w:rPr>
          <w:rStyle w:val="CommentReference"/>
        </w:rPr>
        <w:annotationRef/>
      </w:r>
      <w:r>
        <w:rPr>
          <w:lang w:eastAsia="zh-CN"/>
        </w:rPr>
        <w:t xml:space="preserve">the prediction likelihood is not approximately independent. </w:t>
      </w:r>
      <w:r>
        <w:t xml:space="preserve">However,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has negligible influence on prediction likelihood within reasonable range.</w:t>
      </w:r>
    </w:p>
  </w:comment>
  <w:comment w:id="668" w:author="ian" w:date="2020-12-15T15:06:00Z" w:initials="i">
    <w:p w14:paraId="764B3790" w14:textId="3E9F766A" w:rsidR="00A47F08" w:rsidRDefault="00A47F08">
      <w:pPr>
        <w:pStyle w:val="CommentText"/>
      </w:pPr>
      <w:r>
        <w:rPr>
          <w:rStyle w:val="CommentReference"/>
        </w:rPr>
        <w:annotationRef/>
      </w:r>
    </w:p>
  </w:comment>
  <w:comment w:id="680" w:author="Ian Stevenson [2]" w:date="2021-01-05T10:25:00Z" w:initials="IS">
    <w:p w14:paraId="7C3343C9" w14:textId="0AC043BB" w:rsidR="00A47F08" w:rsidRDefault="00A47F08">
      <w:pPr>
        <w:pStyle w:val="CommentText"/>
      </w:pPr>
      <w:r>
        <w:rPr>
          <w:rStyle w:val="CommentReference"/>
        </w:rPr>
        <w:annotationRef/>
      </w:r>
      <w:r>
        <w:rPr>
          <w:rStyle w:val="CommentReference"/>
        </w:rPr>
        <w:t>Double check. This was just my guess.</w:t>
      </w:r>
    </w:p>
  </w:comment>
  <w:comment w:id="837" w:author="Ganchao Wei" w:date="2020-12-20T14:38:00Z" w:initials="GW">
    <w:p w14:paraId="2DF833E3" w14:textId="77777777" w:rsidR="00DB12F0" w:rsidRDefault="00DB12F0" w:rsidP="00DB12F0">
      <w:pPr>
        <w:pStyle w:val="CommentText"/>
      </w:pPr>
      <w:r>
        <w:rPr>
          <w:rStyle w:val="CommentReference"/>
        </w:rPr>
        <w:annotationRef/>
      </w:r>
      <w:proofErr w:type="gramStart"/>
      <w:r>
        <w:t>What’s</w:t>
      </w:r>
      <w:proofErr w:type="gramEnd"/>
      <w:r>
        <w:t xml:space="preserve"> the latest research? Do they solve this problem?</w:t>
      </w:r>
    </w:p>
  </w:comment>
  <w:comment w:id="854" w:author="Ian Stevenson [2]" w:date="2021-01-05T13:03:00Z" w:initials="IS">
    <w:p w14:paraId="27E28807" w14:textId="77777777" w:rsidR="00DE59F3" w:rsidRDefault="00DE59F3" w:rsidP="00DE59F3">
      <w:pPr>
        <w:pStyle w:val="Heading3"/>
        <w:shd w:val="clear" w:color="auto" w:fill="FFFFFF"/>
        <w:spacing w:before="0" w:after="30" w:line="285" w:lineRule="atLeast"/>
        <w:ind w:right="1500"/>
        <w:rPr>
          <w:rFonts w:ascii="Arial" w:hAnsi="Arial" w:cs="Arial"/>
          <w:color w:val="222222"/>
          <w:sz w:val="26"/>
          <w:szCs w:val="26"/>
        </w:rPr>
      </w:pPr>
      <w:r>
        <w:rPr>
          <w:rStyle w:val="CommentReference"/>
        </w:rPr>
        <w:annotationRef/>
      </w:r>
      <w:r>
        <w:t xml:space="preserve">Cite </w:t>
      </w:r>
      <w:hyperlink r:id="rId3" w:history="1">
        <w:r>
          <w:rPr>
            <w:rStyle w:val="Hyperlink"/>
            <w:rFonts w:ascii="Arial" w:hAnsi="Arial" w:cs="Arial"/>
            <w:b/>
            <w:bCs/>
            <w:color w:val="660099"/>
            <w:sz w:val="26"/>
            <w:szCs w:val="26"/>
          </w:rPr>
          <w:t>Fully Bayesian inference for neural models with </w:t>
        </w:r>
        <w:r>
          <w:rPr>
            <w:rStyle w:val="Hyperlink"/>
            <w:rFonts w:ascii="Arial" w:hAnsi="Arial" w:cs="Arial"/>
            <w:color w:val="660099"/>
            <w:sz w:val="26"/>
            <w:szCs w:val="26"/>
          </w:rPr>
          <w:t>negative</w:t>
        </w:r>
        <w:r>
          <w:rPr>
            <w:rStyle w:val="Hyperlink"/>
            <w:rFonts w:ascii="Arial" w:hAnsi="Arial" w:cs="Arial"/>
            <w:b/>
            <w:bCs/>
            <w:color w:val="660099"/>
            <w:sz w:val="26"/>
            <w:szCs w:val="26"/>
          </w:rPr>
          <w:t>-</w:t>
        </w:r>
        <w:r>
          <w:rPr>
            <w:rStyle w:val="Hyperlink"/>
            <w:rFonts w:ascii="Arial" w:hAnsi="Arial" w:cs="Arial"/>
            <w:color w:val="660099"/>
            <w:sz w:val="26"/>
            <w:szCs w:val="26"/>
          </w:rPr>
          <w:t>binomial </w:t>
        </w:r>
        <w:r>
          <w:rPr>
            <w:rStyle w:val="Hyperlink"/>
            <w:rFonts w:ascii="Arial" w:hAnsi="Arial" w:cs="Arial"/>
            <w:b/>
            <w:bCs/>
            <w:color w:val="660099"/>
            <w:sz w:val="26"/>
            <w:szCs w:val="26"/>
          </w:rPr>
          <w:t>spiking</w:t>
        </w:r>
      </w:hyperlink>
    </w:p>
    <w:p w14:paraId="0D106751" w14:textId="77777777" w:rsidR="00DE59F3" w:rsidRDefault="00DE59F3" w:rsidP="00DE59F3">
      <w:pPr>
        <w:pStyle w:val="Heading3"/>
        <w:shd w:val="clear" w:color="auto" w:fill="FFFFFF"/>
        <w:spacing w:before="0" w:after="30" w:line="285" w:lineRule="atLeast"/>
        <w:ind w:right="1500"/>
        <w:rPr>
          <w:rFonts w:ascii="Arial" w:hAnsi="Arial" w:cs="Arial"/>
          <w:color w:val="222222"/>
          <w:sz w:val="26"/>
          <w:szCs w:val="26"/>
        </w:rPr>
      </w:pPr>
      <w:r>
        <w:t xml:space="preserve">, </w:t>
      </w:r>
      <w:hyperlink r:id="rId4" w:history="1">
        <w:r>
          <w:rPr>
            <w:rStyle w:val="Hyperlink"/>
            <w:rFonts w:ascii="Arial" w:hAnsi="Arial" w:cs="Arial"/>
            <w:b/>
            <w:bCs/>
            <w:color w:val="660099"/>
            <w:sz w:val="26"/>
            <w:szCs w:val="26"/>
          </w:rPr>
          <w:t>High-dimensional neural </w:t>
        </w:r>
        <w:r>
          <w:rPr>
            <w:rStyle w:val="Hyperlink"/>
            <w:rFonts w:ascii="Arial" w:hAnsi="Arial" w:cs="Arial"/>
            <w:color w:val="660099"/>
            <w:sz w:val="26"/>
            <w:szCs w:val="26"/>
          </w:rPr>
          <w:t>spike </w:t>
        </w:r>
        <w:r>
          <w:rPr>
            <w:rStyle w:val="Hyperlink"/>
            <w:rFonts w:ascii="Arial" w:hAnsi="Arial" w:cs="Arial"/>
            <w:b/>
            <w:bCs/>
            <w:color w:val="660099"/>
            <w:sz w:val="26"/>
            <w:szCs w:val="26"/>
          </w:rPr>
          <w:t>train analysis with generalized count linear dynamical systems</w:t>
        </w:r>
      </w:hyperlink>
    </w:p>
    <w:p w14:paraId="6E4A1750" w14:textId="495835EA" w:rsidR="00DE59F3" w:rsidRDefault="00DE59F3">
      <w:pPr>
        <w:pStyle w:val="CommentText"/>
      </w:pPr>
    </w:p>
  </w:comment>
  <w:comment w:id="984" w:author="Ganchao Wei" w:date="2020-12-20T14:38:00Z" w:initials="GW">
    <w:p w14:paraId="5F4071C1" w14:textId="77777777" w:rsidR="00A47F08" w:rsidRDefault="00A47F08" w:rsidP="007D452E">
      <w:pPr>
        <w:jc w:val="both"/>
      </w:pPr>
      <w:r>
        <w:rPr>
          <w:rStyle w:val="CommentReference"/>
        </w:rPr>
        <w:annotationRef/>
      </w:r>
      <w:r>
        <w:t>[Limitations of the model]</w:t>
      </w:r>
    </w:p>
    <w:p w14:paraId="4658E6D9" w14:textId="77777777" w:rsidR="00A47F08" w:rsidRDefault="00A47F08" w:rsidP="007D452E">
      <w:pPr>
        <w:jc w:val="both"/>
      </w:pPr>
      <w:r>
        <w:t>[Possible extensions of the model]</w:t>
      </w:r>
    </w:p>
    <w:p w14:paraId="63524404" w14:textId="5B9CDA03" w:rsidR="00A47F08" w:rsidRDefault="00A47F08" w:rsidP="007D452E">
      <w:pPr>
        <w:pStyle w:val="CommentText"/>
      </w:pPr>
      <w:r>
        <w:t>[Prospects for real data…]</w:t>
      </w:r>
    </w:p>
  </w:comment>
  <w:comment w:id="1005" w:author="Ganchao Wei" w:date="2020-12-20T14:38:00Z" w:initials="GW">
    <w:p w14:paraId="60266280" w14:textId="437F7C2E" w:rsidR="00A47F08" w:rsidRDefault="00A47F08">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323A20" w15:done="0"/>
  <w15:commentEx w15:paraId="346B2A65" w15:done="0"/>
  <w15:commentEx w15:paraId="6756882C" w15:done="0"/>
  <w15:commentEx w15:paraId="2118F302" w15:done="0"/>
  <w15:commentEx w15:paraId="125D3E42" w15:done="0"/>
  <w15:commentEx w15:paraId="4CF47A2A" w15:paraIdParent="125D3E42" w15:done="0"/>
  <w15:commentEx w15:paraId="5DACB1E8" w15:done="0"/>
  <w15:commentEx w15:paraId="11B62746" w15:paraIdParent="5DACB1E8" w15:done="0"/>
  <w15:commentEx w15:paraId="0C47450C" w15:done="0"/>
  <w15:commentEx w15:paraId="5B5EBFEC" w15:paraIdParent="0C47450C" w15:done="0"/>
  <w15:commentEx w15:paraId="670807F9" w15:done="0"/>
  <w15:commentEx w15:paraId="2D7FA770" w15:done="0"/>
  <w15:commentEx w15:paraId="391966E2" w15:done="0"/>
  <w15:commentEx w15:paraId="69B1FDF2" w15:paraIdParent="391966E2" w15:done="0"/>
  <w15:commentEx w15:paraId="56061B64" w15:done="0"/>
  <w15:commentEx w15:paraId="195C2371" w15:done="0"/>
  <w15:commentEx w15:paraId="0A494C4F" w15:done="0"/>
  <w15:commentEx w15:paraId="5183626B" w15:done="0"/>
  <w15:commentEx w15:paraId="7ACA5019" w15:done="0"/>
  <w15:commentEx w15:paraId="79A70A7C" w15:paraIdParent="7ACA5019" w15:done="0"/>
  <w15:commentEx w15:paraId="5359FF5B" w15:done="0"/>
  <w15:commentEx w15:paraId="67C742D1" w15:done="0"/>
  <w15:commentEx w15:paraId="5BAB0C29" w15:done="0"/>
  <w15:commentEx w15:paraId="764B3790" w15:done="0"/>
  <w15:commentEx w15:paraId="7C3343C9" w15:done="0"/>
  <w15:commentEx w15:paraId="2DF833E3" w15:done="0"/>
  <w15:commentEx w15:paraId="6E4A1750"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Extensible w16cex:durableId="239EB845" w16cex:dateUtc="2021-01-05T15:04:00Z"/>
  <w16cex:commentExtensible w16cex:durableId="23832933" w16cex:dateUtc="2020-12-15T17:23:00Z"/>
  <w16cex:commentExtensible w16cex:durableId="23832B39" w16cex:dateUtc="2020-12-15T17:31:00Z"/>
  <w16cex:commentExtensible w16cex:durableId="239EBA75" w16cex:dateUtc="2021-01-05T15:14:00Z"/>
  <w16cex:commentExtensible w16cex:durableId="239EBC77" w16cex:dateUtc="2021-01-05T15:22:00Z"/>
  <w16cex:commentExtensible w16cex:durableId="23834F90" w16cex:dateUtc="2020-12-15T20:06:00Z"/>
  <w16cex:commentExtensible w16cex:durableId="239EBD06" w16cex:dateUtc="2021-01-05T15:25:00Z"/>
  <w16cex:commentExtensible w16cex:durableId="239EE209" w16cex:dateUtc="2021-01-05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323A20" w16cid:durableId="2389E83D"/>
  <w16cid:commentId w16cid:paraId="346B2A65" w16cid:durableId="239EB15B"/>
  <w16cid:commentId w16cid:paraId="6756882C" w16cid:durableId="23805AE6"/>
  <w16cid:commentId w16cid:paraId="2118F302" w16cid:durableId="237C72E4"/>
  <w16cid:commentId w16cid:paraId="125D3E42" w16cid:durableId="23626637"/>
  <w16cid:commentId w16cid:paraId="4CF47A2A" w16cid:durableId="2363E3DA"/>
  <w16cid:commentId w16cid:paraId="5DACB1E8" w16cid:durableId="237C7707"/>
  <w16cid:commentId w16cid:paraId="11B62746" w16cid:durableId="23806001"/>
  <w16cid:commentId w16cid:paraId="0C47450C" w16cid:durableId="237C80D0"/>
  <w16cid:commentId w16cid:paraId="5B5EBFEC" w16cid:durableId="2380613C"/>
  <w16cid:commentId w16cid:paraId="670807F9" w16cid:durableId="239EB164"/>
  <w16cid:commentId w16cid:paraId="2D7FA770" w16cid:durableId="2381A7DC"/>
  <w16cid:commentId w16cid:paraId="391966E2" w16cid:durableId="237CAA18"/>
  <w16cid:commentId w16cid:paraId="69B1FDF2" w16cid:durableId="23806667"/>
  <w16cid:commentId w16cid:paraId="56061B64" w16cid:durableId="239EB168"/>
  <w16cid:commentId w16cid:paraId="195C2371" w16cid:durableId="2384EE17"/>
  <w16cid:commentId w16cid:paraId="0A494C4F" w16cid:durableId="239EB845"/>
  <w16cid:commentId w16cid:paraId="5183626B" w16cid:durableId="23832933"/>
  <w16cid:commentId w16cid:paraId="7ACA5019" w16cid:durableId="23832B39"/>
  <w16cid:commentId w16cid:paraId="79A70A7C" w16cid:durableId="2389A3C8"/>
  <w16cid:commentId w16cid:paraId="5359FF5B" w16cid:durableId="239EBA75"/>
  <w16cid:commentId w16cid:paraId="67C742D1" w16cid:durableId="239EBC77"/>
  <w16cid:commentId w16cid:paraId="5BAB0C29" w16cid:durableId="2389A9B2"/>
  <w16cid:commentId w16cid:paraId="764B3790" w16cid:durableId="23834F90"/>
  <w16cid:commentId w16cid:paraId="7C3343C9" w16cid:durableId="239EBD06"/>
  <w16cid:commentId w16cid:paraId="2DF833E3" w16cid:durableId="239EC482"/>
  <w16cid:commentId w16cid:paraId="6E4A1750" w16cid:durableId="239EE209"/>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E5C45D" w14:textId="77777777" w:rsidR="00F1516E" w:rsidRDefault="00F1516E" w:rsidP="00781D79">
      <w:pPr>
        <w:spacing w:after="0" w:line="240" w:lineRule="auto"/>
      </w:pPr>
      <w:r>
        <w:separator/>
      </w:r>
    </w:p>
  </w:endnote>
  <w:endnote w:type="continuationSeparator" w:id="0">
    <w:p w14:paraId="0A1328D9" w14:textId="77777777" w:rsidR="00F1516E" w:rsidRDefault="00F1516E"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A47F08" w:rsidRPr="00072DFF" w:rsidRDefault="00A47F08">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A47F08" w:rsidRPr="00072DFF" w:rsidRDefault="00A47F08">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1F814C" w14:textId="77777777" w:rsidR="00F1516E" w:rsidRDefault="00F1516E" w:rsidP="00781D79">
      <w:pPr>
        <w:spacing w:after="0" w:line="240" w:lineRule="auto"/>
      </w:pPr>
      <w:r>
        <w:separator/>
      </w:r>
    </w:p>
  </w:footnote>
  <w:footnote w:type="continuationSeparator" w:id="0">
    <w:p w14:paraId="53FC7615" w14:textId="77777777" w:rsidR="00F1516E" w:rsidRDefault="00F1516E"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Stevenson">
    <w15:presenceInfo w15:providerId="None" w15:userId="Ian Stevenson"/>
  </w15:person>
  <w15:person w15:author="Ian Stevenson [2]">
    <w15:presenceInfo w15:providerId="AD" w15:userId="S::ian.stevenson@uconn.edu::30ee5e27-584b-4064-bb15-2919848031ce"/>
  </w15:person>
  <w15:person w15:author="Ganchao Wei">
    <w15:presenceInfo w15:providerId="None" w15:userId="Ganchao Wei"/>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C76"/>
    <w:rsid w:val="00202FBC"/>
    <w:rsid w:val="00204114"/>
    <w:rsid w:val="002056D1"/>
    <w:rsid w:val="002079D6"/>
    <w:rsid w:val="00207A61"/>
    <w:rsid w:val="002100CF"/>
    <w:rsid w:val="0021043E"/>
    <w:rsid w:val="0021344F"/>
    <w:rsid w:val="0021552C"/>
    <w:rsid w:val="00215827"/>
    <w:rsid w:val="00226D16"/>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36BC"/>
    <w:rsid w:val="003B3A09"/>
    <w:rsid w:val="003B435E"/>
    <w:rsid w:val="003B5F46"/>
    <w:rsid w:val="003C2128"/>
    <w:rsid w:val="003C4521"/>
    <w:rsid w:val="003C7987"/>
    <w:rsid w:val="003D0875"/>
    <w:rsid w:val="003D1FEB"/>
    <w:rsid w:val="003D3186"/>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CF2"/>
    <w:rsid w:val="0047697D"/>
    <w:rsid w:val="004811B2"/>
    <w:rsid w:val="004827E5"/>
    <w:rsid w:val="00482F12"/>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41F3"/>
    <w:rsid w:val="00577EC8"/>
    <w:rsid w:val="005807AC"/>
    <w:rsid w:val="00584533"/>
    <w:rsid w:val="005846B1"/>
    <w:rsid w:val="00585015"/>
    <w:rsid w:val="00585B5F"/>
    <w:rsid w:val="00585EAF"/>
    <w:rsid w:val="005861C4"/>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E45"/>
    <w:rsid w:val="00640B02"/>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48C1"/>
    <w:rsid w:val="0069613D"/>
    <w:rsid w:val="006966E1"/>
    <w:rsid w:val="0069788B"/>
    <w:rsid w:val="006A0745"/>
    <w:rsid w:val="006A208E"/>
    <w:rsid w:val="006A445B"/>
    <w:rsid w:val="006B12F4"/>
    <w:rsid w:val="006B29B9"/>
    <w:rsid w:val="006C214C"/>
    <w:rsid w:val="006C71BA"/>
    <w:rsid w:val="006C7FAB"/>
    <w:rsid w:val="006D016F"/>
    <w:rsid w:val="006D093A"/>
    <w:rsid w:val="006D12CB"/>
    <w:rsid w:val="006D4D78"/>
    <w:rsid w:val="006D79F1"/>
    <w:rsid w:val="006E086C"/>
    <w:rsid w:val="006E3C91"/>
    <w:rsid w:val="006E4AF9"/>
    <w:rsid w:val="006E55BF"/>
    <w:rsid w:val="006E5963"/>
    <w:rsid w:val="006E5E8E"/>
    <w:rsid w:val="006E7061"/>
    <w:rsid w:val="006F27BC"/>
    <w:rsid w:val="006F40FE"/>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6E81"/>
    <w:rsid w:val="007C7E57"/>
    <w:rsid w:val="007D01A8"/>
    <w:rsid w:val="007D452E"/>
    <w:rsid w:val="007E0C89"/>
    <w:rsid w:val="007E2958"/>
    <w:rsid w:val="007E7F2B"/>
    <w:rsid w:val="007F30D1"/>
    <w:rsid w:val="007F4AD0"/>
    <w:rsid w:val="007F6486"/>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6C4"/>
    <w:rsid w:val="00851C98"/>
    <w:rsid w:val="00851EEE"/>
    <w:rsid w:val="008531D1"/>
    <w:rsid w:val="00856F1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1B53"/>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E86"/>
    <w:rsid w:val="009667E1"/>
    <w:rsid w:val="009714A8"/>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7853"/>
    <w:rsid w:val="00A40898"/>
    <w:rsid w:val="00A45F10"/>
    <w:rsid w:val="00A47F08"/>
    <w:rsid w:val="00A503CF"/>
    <w:rsid w:val="00A5070B"/>
    <w:rsid w:val="00A5342C"/>
    <w:rsid w:val="00A55549"/>
    <w:rsid w:val="00A5793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1FAC"/>
    <w:rsid w:val="00A953F5"/>
    <w:rsid w:val="00A96A09"/>
    <w:rsid w:val="00AA1FD0"/>
    <w:rsid w:val="00AA352A"/>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6A7C"/>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74A3"/>
    <w:rsid w:val="00C67C49"/>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1EA5"/>
    <w:rsid w:val="00C91F88"/>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1032"/>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114DC"/>
    <w:rsid w:val="00E11CA9"/>
    <w:rsid w:val="00E1651A"/>
    <w:rsid w:val="00E20679"/>
    <w:rsid w:val="00E22730"/>
    <w:rsid w:val="00E2516D"/>
    <w:rsid w:val="00E25C06"/>
    <w:rsid w:val="00E27011"/>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papers.nips.cc/paper/4567-fully-bayesian-inference-for-neural-models-with-negative-binomial-spiking" TargetMode="External"/><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 Id="rId4" Type="http://schemas.openxmlformats.org/officeDocument/2006/relationships/hyperlink" Target="https://papers.nips.cc/paper/5767-high-dimensional-neural-spike-train-analysis-with-generalized-count-linear-dynamical-system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39A5634D-E1AD-48B4-9DAA-054C92740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24</Pages>
  <Words>30829</Words>
  <Characters>175727</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06144</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Ian Stevenson</cp:lastModifiedBy>
  <cp:revision>6</cp:revision>
  <cp:lastPrinted>2020-12-15T15:17:00Z</cp:lastPrinted>
  <dcterms:created xsi:type="dcterms:W3CDTF">2021-01-05T15:38:00Z</dcterms:created>
  <dcterms:modified xsi:type="dcterms:W3CDTF">2021-01-0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